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F94DBED" w14:textId="7AAF1403" w:rsidR="00902E34" w:rsidRPr="005E44FE" w:rsidRDefault="00312D70" w:rsidP="00F8205C">
      <w:pPr>
        <w:pStyle w:val="1"/>
        <w:jc w:val="center"/>
        <w:rPr>
          <w:rFonts w:ascii="Arial" w:hAnsi="Arial" w:cs="Arial"/>
        </w:rPr>
      </w:pPr>
      <w:bookmarkStart w:id="0" w:name="_Toc34131455"/>
      <w:proofErr w:type="spellStart"/>
      <w:r w:rsidRPr="00312D70">
        <w:rPr>
          <w:rFonts w:ascii="Arial" w:hAnsi="Arial" w:cs="Arial"/>
        </w:rPr>
        <w:t>LDBlocksShow</w:t>
      </w:r>
      <w:proofErr w:type="spellEnd"/>
      <w:r w:rsidR="00F8205C">
        <w:rPr>
          <w:rFonts w:ascii="Arial" w:hAnsi="Arial" w:cs="Arial"/>
        </w:rPr>
        <w:br/>
      </w:r>
      <w:r w:rsidR="00F8205C">
        <w:rPr>
          <w:rFonts w:ascii="Arial" w:hAnsi="Arial" w:cs="Arial" w:hint="eastAsia"/>
        </w:rPr>
        <w:t>中</w:t>
      </w:r>
      <w:r>
        <w:rPr>
          <w:rFonts w:ascii="Arial" w:hAnsi="Arial" w:cs="Arial" w:hint="eastAsia"/>
        </w:rPr>
        <w:t>英</w:t>
      </w:r>
      <w:r w:rsidR="00F8205C">
        <w:rPr>
          <w:rFonts w:ascii="Arial" w:hAnsi="Arial" w:cs="Arial" w:hint="eastAsia"/>
        </w:rPr>
        <w:t>文使用手册</w:t>
      </w:r>
      <w:bookmarkEnd w:id="0"/>
    </w:p>
    <w:p w14:paraId="3CC60D15" w14:textId="77777777" w:rsidR="00902E34" w:rsidRDefault="00902E34"/>
    <w:p w14:paraId="14F0AD62" w14:textId="77777777" w:rsidR="00D93DBA" w:rsidRDefault="00D93DBA"/>
    <w:p w14:paraId="70383867" w14:textId="77777777" w:rsidR="00D93DBA" w:rsidRDefault="00D93DBA"/>
    <w:p w14:paraId="37D8C346" w14:textId="77777777" w:rsidR="00D93DBA" w:rsidRPr="00784DF6" w:rsidRDefault="00D93DBA">
      <w:pPr>
        <w:rPr>
          <w:rFonts w:ascii="Times New Roman" w:hAnsi="Times New Roman" w:cs="Times New Roman"/>
          <w:sz w:val="30"/>
          <w:szCs w:val="30"/>
        </w:rPr>
      </w:pPr>
    </w:p>
    <w:p w14:paraId="49198DED" w14:textId="2B59EE36" w:rsidR="00902E34" w:rsidRPr="00700AA5" w:rsidRDefault="00A25C67" w:rsidP="00A25C67">
      <w:pPr>
        <w:jc w:val="center"/>
      </w:pPr>
      <w:r w:rsidRPr="00A25C67">
        <w:rPr>
          <w:rFonts w:ascii="Times New Roman" w:hAnsi="Times New Roman" w:cs="Times New Roman"/>
          <w:sz w:val="30"/>
          <w:szCs w:val="30"/>
        </w:rPr>
        <w:t>a fast and effective tool for Show Region Linkage disequilibrium heatmap Figure analysis based on variant call format files</w:t>
      </w:r>
    </w:p>
    <w:p w14:paraId="746697D5" w14:textId="27812EF0" w:rsidR="00902E34" w:rsidRDefault="00902E34"/>
    <w:p w14:paraId="21F28528" w14:textId="77777777" w:rsidR="009145FC" w:rsidRDefault="009145FC"/>
    <w:p w14:paraId="6B632E73" w14:textId="77777777" w:rsidR="00A25C67" w:rsidRDefault="00A25C67"/>
    <w:p w14:paraId="1EDBC54F" w14:textId="77777777" w:rsidR="00700AA5" w:rsidRDefault="00700AA5" w:rsidP="00A25C67">
      <w:pPr>
        <w:jc w:val="center"/>
      </w:pPr>
    </w:p>
    <w:p w14:paraId="14207A7C" w14:textId="77777777" w:rsidR="00A25C67" w:rsidRDefault="00A25C67" w:rsidP="00A25C67">
      <w:pPr>
        <w:jc w:val="center"/>
        <w:rPr>
          <w:sz w:val="30"/>
          <w:szCs w:val="30"/>
        </w:rPr>
      </w:pPr>
      <w:r w:rsidRPr="00A25C67">
        <w:rPr>
          <w:rFonts w:hint="eastAsia"/>
          <w:sz w:val="30"/>
          <w:szCs w:val="30"/>
        </w:rPr>
        <w:t>一种基于</w:t>
      </w:r>
      <w:proofErr w:type="spellStart"/>
      <w:r w:rsidRPr="00A25C67">
        <w:rPr>
          <w:rFonts w:hint="eastAsia"/>
          <w:sz w:val="30"/>
          <w:szCs w:val="30"/>
        </w:rPr>
        <w:t>vcf</w:t>
      </w:r>
      <w:proofErr w:type="spellEnd"/>
      <w:r w:rsidRPr="00A25C67">
        <w:rPr>
          <w:rFonts w:hint="eastAsia"/>
          <w:sz w:val="30"/>
          <w:szCs w:val="30"/>
        </w:rPr>
        <w:t>格式文件快速计算某</w:t>
      </w:r>
      <w:r>
        <w:rPr>
          <w:rFonts w:hint="eastAsia"/>
          <w:sz w:val="30"/>
          <w:szCs w:val="30"/>
        </w:rPr>
        <w:t>一</w:t>
      </w:r>
      <w:r w:rsidRPr="00A25C67">
        <w:rPr>
          <w:rFonts w:hint="eastAsia"/>
          <w:sz w:val="30"/>
          <w:szCs w:val="30"/>
        </w:rPr>
        <w:t>区</w:t>
      </w:r>
      <w:r>
        <w:rPr>
          <w:rFonts w:hint="eastAsia"/>
          <w:sz w:val="30"/>
          <w:szCs w:val="30"/>
        </w:rPr>
        <w:t>间</w:t>
      </w:r>
      <w:r w:rsidRPr="00A25C67">
        <w:rPr>
          <w:rFonts w:hint="eastAsia"/>
          <w:sz w:val="30"/>
          <w:szCs w:val="30"/>
        </w:rPr>
        <w:t>的</w:t>
      </w:r>
    </w:p>
    <w:p w14:paraId="702D3626" w14:textId="2DBB87AA" w:rsidR="00700AA5" w:rsidRPr="00A25C67" w:rsidRDefault="00A25C67" w:rsidP="00A25C67">
      <w:pPr>
        <w:jc w:val="center"/>
        <w:rPr>
          <w:sz w:val="30"/>
          <w:szCs w:val="30"/>
        </w:rPr>
      </w:pPr>
      <w:r w:rsidRPr="00A25C67">
        <w:rPr>
          <w:rFonts w:hint="eastAsia"/>
          <w:sz w:val="30"/>
          <w:szCs w:val="30"/>
        </w:rPr>
        <w:t>连锁程度热度图的工</w:t>
      </w:r>
      <w:r w:rsidR="001A7851">
        <w:rPr>
          <w:rFonts w:hint="eastAsia"/>
          <w:sz w:val="30"/>
          <w:szCs w:val="30"/>
        </w:rPr>
        <w:t>具</w:t>
      </w:r>
    </w:p>
    <w:p w14:paraId="11833077" w14:textId="77777777" w:rsidR="00D93DBA" w:rsidRDefault="00D93DBA"/>
    <w:p w14:paraId="69B77437" w14:textId="77777777" w:rsidR="00D93DBA" w:rsidRDefault="00D93DBA"/>
    <w:p w14:paraId="3DF24A35" w14:textId="082D2F9B" w:rsidR="00D93DBA" w:rsidRDefault="00D93DBA"/>
    <w:p w14:paraId="48881457" w14:textId="77777777" w:rsidR="009145FC" w:rsidRDefault="009145FC"/>
    <w:p w14:paraId="69F69DA1" w14:textId="77777777" w:rsidR="00D93DBA" w:rsidRDefault="00D93DBA"/>
    <w:p w14:paraId="350A29FE" w14:textId="77777777" w:rsidR="00D93DBA" w:rsidRDefault="00D93DBA"/>
    <w:p w14:paraId="61F9BC74" w14:textId="77777777" w:rsidR="00D93DBA" w:rsidRDefault="00D93DBA"/>
    <w:p w14:paraId="44BF9D69" w14:textId="77777777" w:rsidR="00D93DBA" w:rsidRDefault="00D93DBA"/>
    <w:p w14:paraId="060694DF" w14:textId="77777777" w:rsidR="00D93DBA" w:rsidRDefault="00D93DBA" w:rsidP="00D93DBA">
      <w:pPr>
        <w:jc w:val="center"/>
      </w:pPr>
    </w:p>
    <w:p w14:paraId="4589ECAD" w14:textId="7F361F57" w:rsidR="00D93DBA" w:rsidRPr="005E44FE" w:rsidRDefault="005E44FE" w:rsidP="00D93DBA">
      <w:pPr>
        <w:jc w:val="center"/>
        <w:rPr>
          <w:rFonts w:ascii="Arial" w:hAnsi="Arial" w:cs="Arial"/>
          <w:sz w:val="28"/>
          <w:szCs w:val="28"/>
          <w:shd w:val="clear" w:color="auto" w:fill="FFFFFF"/>
        </w:rPr>
      </w:pPr>
      <w:r>
        <w:rPr>
          <w:rFonts w:ascii="Arial" w:hAnsi="Arial" w:cs="Arial"/>
          <w:sz w:val="28"/>
          <w:szCs w:val="28"/>
          <w:shd w:val="clear" w:color="auto" w:fill="FFFFFF"/>
        </w:rPr>
        <w:t>V</w:t>
      </w:r>
      <w:r w:rsidR="00680A1C" w:rsidRPr="005E44FE">
        <w:rPr>
          <w:rFonts w:ascii="Arial" w:hAnsi="Arial" w:cs="Arial"/>
          <w:sz w:val="28"/>
          <w:szCs w:val="28"/>
          <w:shd w:val="clear" w:color="auto" w:fill="FFFFFF"/>
        </w:rPr>
        <w:t>ersion </w:t>
      </w:r>
      <w:r w:rsidR="00784DF6">
        <w:rPr>
          <w:rFonts w:ascii="Arial" w:hAnsi="Arial" w:cs="Arial"/>
          <w:sz w:val="28"/>
          <w:szCs w:val="28"/>
          <w:shd w:val="clear" w:color="auto" w:fill="FFFFFF"/>
        </w:rPr>
        <w:t>1</w:t>
      </w:r>
      <w:r w:rsidR="00680A1C" w:rsidRPr="005E44FE">
        <w:rPr>
          <w:rFonts w:ascii="Arial" w:hAnsi="Arial" w:cs="Arial"/>
          <w:sz w:val="28"/>
          <w:szCs w:val="28"/>
          <w:shd w:val="clear" w:color="auto" w:fill="FFFFFF"/>
        </w:rPr>
        <w:t>.</w:t>
      </w:r>
      <w:r w:rsidR="00784DF6">
        <w:rPr>
          <w:rFonts w:ascii="Arial" w:hAnsi="Arial" w:cs="Arial"/>
          <w:sz w:val="28"/>
          <w:szCs w:val="28"/>
          <w:shd w:val="clear" w:color="auto" w:fill="FFFFFF"/>
        </w:rPr>
        <w:t>02</w:t>
      </w:r>
    </w:p>
    <w:p w14:paraId="5749957E" w14:textId="5855EE6D" w:rsidR="00D93DBA" w:rsidRPr="005E44FE" w:rsidRDefault="00D93DBA" w:rsidP="00D93DBA">
      <w:pPr>
        <w:jc w:val="center"/>
        <w:rPr>
          <w:rFonts w:ascii="Arial" w:hAnsi="Arial" w:cs="Arial"/>
          <w:sz w:val="28"/>
          <w:szCs w:val="28"/>
        </w:rPr>
      </w:pPr>
      <w:r w:rsidRPr="005E44FE">
        <w:rPr>
          <w:rFonts w:ascii="Arial" w:hAnsi="Arial" w:cs="Arial"/>
          <w:sz w:val="28"/>
          <w:szCs w:val="28"/>
          <w:shd w:val="clear" w:color="auto" w:fill="FFFFFF"/>
        </w:rPr>
        <w:t>20</w:t>
      </w:r>
      <w:r w:rsidR="00784DF6">
        <w:rPr>
          <w:rFonts w:ascii="Arial" w:hAnsi="Arial" w:cs="Arial"/>
          <w:sz w:val="28"/>
          <w:szCs w:val="28"/>
          <w:shd w:val="clear" w:color="auto" w:fill="FFFFFF"/>
        </w:rPr>
        <w:t>20</w:t>
      </w:r>
      <w:r w:rsidRPr="005E44FE">
        <w:rPr>
          <w:rFonts w:ascii="Arial" w:hAnsi="Arial" w:cs="Arial"/>
          <w:sz w:val="28"/>
          <w:szCs w:val="28"/>
          <w:shd w:val="clear" w:color="auto" w:fill="FFFFFF"/>
        </w:rPr>
        <w:t>-</w:t>
      </w:r>
      <w:r w:rsidR="00784DF6">
        <w:rPr>
          <w:rFonts w:ascii="Arial" w:hAnsi="Arial" w:cs="Arial"/>
          <w:sz w:val="28"/>
          <w:szCs w:val="28"/>
          <w:shd w:val="clear" w:color="auto" w:fill="FFFFFF"/>
        </w:rPr>
        <w:t>02</w:t>
      </w:r>
      <w:r w:rsidR="00680A1C" w:rsidRPr="005E44FE">
        <w:rPr>
          <w:rFonts w:ascii="Arial" w:hAnsi="Arial" w:cs="Arial"/>
          <w:sz w:val="28"/>
          <w:szCs w:val="28"/>
          <w:shd w:val="clear" w:color="auto" w:fill="FFFFFF"/>
        </w:rPr>
        <w:t>-1</w:t>
      </w:r>
      <w:r w:rsidR="00F33CAD">
        <w:rPr>
          <w:rFonts w:ascii="Arial" w:hAnsi="Arial" w:cs="Arial"/>
          <w:sz w:val="28"/>
          <w:szCs w:val="28"/>
          <w:shd w:val="clear" w:color="auto" w:fill="FFFFFF"/>
        </w:rPr>
        <w:t>9</w:t>
      </w:r>
    </w:p>
    <w:p w14:paraId="3CF8EB26" w14:textId="77777777" w:rsidR="00700AA5" w:rsidRDefault="00700AA5"/>
    <w:p w14:paraId="3461EB9E" w14:textId="77777777" w:rsidR="00902E34" w:rsidRDefault="00902E34"/>
    <w:p w14:paraId="2B98EBEF" w14:textId="77777777" w:rsidR="001B2A64" w:rsidRDefault="001B2A64"/>
    <w:p w14:paraId="249FFA01" w14:textId="77777777" w:rsidR="001B2A64" w:rsidRDefault="001B2A64"/>
    <w:p w14:paraId="2846CB76" w14:textId="77777777" w:rsidR="001B2A64" w:rsidRDefault="00CD5955" w:rsidP="001B2A64">
      <w:pPr>
        <w:jc w:val="center"/>
      </w:pPr>
      <w:hyperlink r:id="rId8" w:history="1">
        <w:r w:rsidR="00413A7A" w:rsidRPr="00C73685">
          <w:rPr>
            <w:rStyle w:val="ac"/>
          </w:rPr>
          <w:t>h</w:t>
        </w:r>
        <w:r w:rsidR="00413A7A" w:rsidRPr="00C73685">
          <w:rPr>
            <w:rStyle w:val="ac"/>
            <w:rFonts w:hint="eastAsia"/>
          </w:rPr>
          <w:t>ewm</w:t>
        </w:r>
        <w:r w:rsidR="00413A7A" w:rsidRPr="00C73685">
          <w:rPr>
            <w:rStyle w:val="ac"/>
          </w:rPr>
          <w:t>2008@gmail.com</w:t>
        </w:r>
      </w:hyperlink>
      <w:r w:rsidR="00413A7A">
        <w:t xml:space="preserve"> </w:t>
      </w:r>
      <w:r w:rsidR="001B2A64">
        <w:rPr>
          <w:rFonts w:hint="eastAsia"/>
        </w:rPr>
        <w:t>/</w:t>
      </w:r>
      <w:r w:rsidR="00413A7A">
        <w:t xml:space="preserve"> </w:t>
      </w:r>
      <w:hyperlink r:id="rId9" w:history="1">
        <w:r w:rsidR="00413A7A" w:rsidRPr="00C73685">
          <w:rPr>
            <w:rStyle w:val="ac"/>
            <w:rFonts w:hint="eastAsia"/>
          </w:rPr>
          <w:t>hewm2008@qq.com</w:t>
        </w:r>
      </w:hyperlink>
      <w:r w:rsidR="00413A7A">
        <w:t xml:space="preserve"> </w:t>
      </w:r>
    </w:p>
    <w:p w14:paraId="3EF83234" w14:textId="77777777" w:rsidR="00330AC8" w:rsidRDefault="00330AC8">
      <w:pPr>
        <w:widowControl/>
        <w:jc w:val="left"/>
        <w:rPr>
          <w:rFonts w:asciiTheme="majorHAnsi" w:eastAsiaTheme="majorEastAsia" w:hAnsiTheme="majorHAnsi" w:cstheme="majorBidi"/>
          <w:color w:val="2E74B5" w:themeColor="accent1" w:themeShade="BF"/>
          <w:kern w:val="0"/>
          <w:sz w:val="32"/>
          <w:szCs w:val="32"/>
        </w:rPr>
      </w:pPr>
      <w:r>
        <w:br w:type="page"/>
      </w:r>
    </w:p>
    <w:p w14:paraId="52AAC18B" w14:textId="77777777" w:rsidR="009B6272" w:rsidRDefault="009B6272">
      <w:pPr>
        <w:pStyle w:val="TOC"/>
      </w:pPr>
    </w:p>
    <w:sdt>
      <w:sdtPr>
        <w:rPr>
          <w:lang w:val="zh-CN"/>
        </w:rPr>
        <w:id w:val="132146299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7BCFC45D" w14:textId="77777777" w:rsidR="009B6272" w:rsidRPr="002229A5" w:rsidRDefault="009B6272" w:rsidP="009B6272">
          <w:pPr>
            <w:widowControl/>
            <w:jc w:val="center"/>
            <w:rPr>
              <w:rFonts w:ascii="Arial" w:hAnsi="Arial" w:cs="Arial"/>
              <w:b/>
              <w:sz w:val="32"/>
              <w:szCs w:val="32"/>
            </w:rPr>
          </w:pPr>
          <w:r w:rsidRPr="002229A5">
            <w:rPr>
              <w:rFonts w:ascii="Arial" w:hAnsi="Arial" w:cs="Arial"/>
              <w:b/>
              <w:sz w:val="32"/>
              <w:szCs w:val="32"/>
              <w:lang w:val="zh-CN"/>
            </w:rPr>
            <w:t>Contents</w:t>
          </w:r>
        </w:p>
        <w:p w14:paraId="408EBB9E" w14:textId="039E109F" w:rsidR="00665E3C" w:rsidRDefault="009B6272">
          <w:pPr>
            <w:pStyle w:val="11"/>
            <w:tabs>
              <w:tab w:val="right" w:leader="dot" w:pos="8296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4131455" w:history="1">
            <w:r w:rsidR="00665E3C" w:rsidRPr="000909C9">
              <w:rPr>
                <w:rStyle w:val="ac"/>
                <w:rFonts w:ascii="Arial" w:hAnsi="Arial" w:cs="Arial"/>
                <w:noProof/>
              </w:rPr>
              <w:t xml:space="preserve">LDBlocksShow </w:t>
            </w:r>
            <w:r w:rsidR="00665E3C" w:rsidRPr="000909C9">
              <w:rPr>
                <w:rStyle w:val="ac"/>
                <w:rFonts w:ascii="Arial" w:hAnsi="Arial" w:cs="Arial"/>
                <w:noProof/>
              </w:rPr>
              <w:t>中英文使用手册</w:t>
            </w:r>
            <w:r w:rsidR="00665E3C">
              <w:rPr>
                <w:noProof/>
                <w:webHidden/>
              </w:rPr>
              <w:tab/>
            </w:r>
            <w:r w:rsidR="00665E3C">
              <w:rPr>
                <w:noProof/>
                <w:webHidden/>
              </w:rPr>
              <w:fldChar w:fldCharType="begin"/>
            </w:r>
            <w:r w:rsidR="00665E3C">
              <w:rPr>
                <w:noProof/>
                <w:webHidden/>
              </w:rPr>
              <w:instrText xml:space="preserve"> PAGEREF _Toc34131455 \h </w:instrText>
            </w:r>
            <w:r w:rsidR="00665E3C">
              <w:rPr>
                <w:noProof/>
                <w:webHidden/>
              </w:rPr>
            </w:r>
            <w:r w:rsidR="00665E3C">
              <w:rPr>
                <w:noProof/>
                <w:webHidden/>
              </w:rPr>
              <w:fldChar w:fldCharType="separate"/>
            </w:r>
            <w:r w:rsidR="005D46DB">
              <w:rPr>
                <w:noProof/>
                <w:webHidden/>
              </w:rPr>
              <w:t>1</w:t>
            </w:r>
            <w:r w:rsidR="00665E3C">
              <w:rPr>
                <w:noProof/>
                <w:webHidden/>
              </w:rPr>
              <w:fldChar w:fldCharType="end"/>
            </w:r>
          </w:hyperlink>
        </w:p>
        <w:p w14:paraId="3EC06202" w14:textId="02E0D565" w:rsidR="00665E3C" w:rsidRDefault="00665E3C">
          <w:pPr>
            <w:pStyle w:val="11"/>
            <w:tabs>
              <w:tab w:val="right" w:leader="dot" w:pos="8296"/>
            </w:tabs>
            <w:rPr>
              <w:noProof/>
            </w:rPr>
          </w:pPr>
          <w:hyperlink w:anchor="_Toc34131456" w:history="1">
            <w:r w:rsidRPr="000909C9">
              <w:rPr>
                <w:rStyle w:val="ac"/>
                <w:noProof/>
              </w:rPr>
              <w:t>背景介绍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1314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D46DB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57CB6BF" w14:textId="4190F4BA" w:rsidR="00665E3C" w:rsidRDefault="00665E3C">
          <w:pPr>
            <w:pStyle w:val="11"/>
            <w:tabs>
              <w:tab w:val="right" w:leader="dot" w:pos="8296"/>
            </w:tabs>
            <w:rPr>
              <w:noProof/>
            </w:rPr>
          </w:pPr>
          <w:hyperlink w:anchor="_Toc34131457" w:history="1">
            <w:r w:rsidRPr="000909C9">
              <w:rPr>
                <w:rStyle w:val="ac"/>
                <w:noProof/>
              </w:rPr>
              <w:t>下载安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1314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D46DB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7BBD4A" w14:textId="0D3D32BC" w:rsidR="00665E3C" w:rsidRDefault="00665E3C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4131458" w:history="1">
            <w:r w:rsidRPr="000909C9">
              <w:rPr>
                <w:rStyle w:val="ac"/>
                <w:rFonts w:ascii="Times New Roman" w:hAnsi="Times New Roman"/>
                <w:noProof/>
              </w:rPr>
              <w:t>下载：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1314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D46DB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199C1F" w14:textId="69FA0F46" w:rsidR="00665E3C" w:rsidRDefault="00665E3C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4131459" w:history="1">
            <w:r w:rsidRPr="000909C9">
              <w:rPr>
                <w:rStyle w:val="ac"/>
                <w:rFonts w:ascii="Times New Roman" w:hAnsi="Times New Roman"/>
                <w:noProof/>
              </w:rPr>
              <w:t>安装：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1314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D46DB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871BBD" w14:textId="6FDB6898" w:rsidR="00665E3C" w:rsidRDefault="00665E3C">
          <w:pPr>
            <w:pStyle w:val="11"/>
            <w:tabs>
              <w:tab w:val="right" w:leader="dot" w:pos="8296"/>
            </w:tabs>
            <w:rPr>
              <w:noProof/>
            </w:rPr>
          </w:pPr>
          <w:hyperlink w:anchor="_Toc34131460" w:history="1">
            <w:r w:rsidRPr="000909C9">
              <w:rPr>
                <w:rStyle w:val="ac"/>
                <w:noProof/>
              </w:rPr>
              <w:t>参数说明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1314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D46DB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4010A1" w14:textId="2B90CC8E" w:rsidR="00665E3C" w:rsidRDefault="00665E3C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4131461" w:history="1">
            <w:r w:rsidRPr="000909C9">
              <w:rPr>
                <w:rStyle w:val="ac"/>
                <w:rFonts w:ascii="Times New Roman" w:hAnsi="Times New Roman"/>
                <w:noProof/>
              </w:rPr>
              <w:t>LDBlockShow</w:t>
            </w:r>
            <w:r w:rsidRPr="000909C9">
              <w:rPr>
                <w:rStyle w:val="ac"/>
                <w:rFonts w:ascii="Times New Roman" w:hAnsi="Times New Roman"/>
                <w:noProof/>
              </w:rPr>
              <w:t>：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1314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D46DB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CACAC6" w14:textId="544B4C13" w:rsidR="00665E3C" w:rsidRDefault="00665E3C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4131462" w:history="1">
            <w:r w:rsidRPr="000909C9">
              <w:rPr>
                <w:rStyle w:val="ac"/>
                <w:rFonts w:ascii="inherit" w:eastAsia="宋体" w:hAnsi="inherit" w:cs="宋体"/>
                <w:noProof/>
                <w:kern w:val="0"/>
                <w:lang w:val="x-none"/>
              </w:rPr>
              <w:t>ShowLDSVG</w:t>
            </w:r>
            <w:r w:rsidRPr="000909C9">
              <w:rPr>
                <w:rStyle w:val="ac"/>
                <w:rFonts w:ascii="Times New Roman" w:hAnsi="Times New Roman"/>
                <w:noProof/>
              </w:rPr>
              <w:t>：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1314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D46DB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D2096A" w14:textId="3F021B01" w:rsidR="00665E3C" w:rsidRDefault="00665E3C">
          <w:pPr>
            <w:pStyle w:val="11"/>
            <w:tabs>
              <w:tab w:val="right" w:leader="dot" w:pos="8296"/>
            </w:tabs>
            <w:rPr>
              <w:noProof/>
            </w:rPr>
          </w:pPr>
          <w:hyperlink w:anchor="_Toc34131463" w:history="1">
            <w:r w:rsidRPr="000909C9">
              <w:rPr>
                <w:rStyle w:val="ac"/>
                <w:noProof/>
              </w:rPr>
              <w:t>输出文件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1314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D46DB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BFE82C" w14:textId="09E4FE3D" w:rsidR="00665E3C" w:rsidRDefault="00665E3C">
          <w:pPr>
            <w:pStyle w:val="11"/>
            <w:tabs>
              <w:tab w:val="right" w:leader="dot" w:pos="8296"/>
            </w:tabs>
            <w:rPr>
              <w:noProof/>
            </w:rPr>
          </w:pPr>
          <w:hyperlink w:anchor="_Toc34131464" w:history="1">
            <w:r w:rsidRPr="000909C9">
              <w:rPr>
                <w:rStyle w:val="ac"/>
                <w:noProof/>
              </w:rPr>
              <w:t>经典实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1314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D46DB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3AB076" w14:textId="03F9E2CA" w:rsidR="00665E3C" w:rsidRDefault="00665E3C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4131465" w:history="1">
            <w:r w:rsidRPr="000909C9">
              <w:rPr>
                <w:rStyle w:val="ac"/>
                <w:rFonts w:ascii="Times New Roman" w:hAnsi="Times New Roman"/>
                <w:noProof/>
              </w:rPr>
              <w:t>实例</w:t>
            </w:r>
            <w:r w:rsidRPr="000909C9">
              <w:rPr>
                <w:rStyle w:val="ac"/>
                <w:rFonts w:ascii="Times New Roman" w:hAnsi="Times New Roman"/>
                <w:noProof/>
              </w:rPr>
              <w:t>1</w:t>
            </w:r>
            <w:r w:rsidRPr="000909C9">
              <w:rPr>
                <w:rStyle w:val="ac"/>
                <w:rFonts w:ascii="Times New Roman" w:hAnsi="Times New Roman"/>
                <w:noProof/>
              </w:rPr>
              <w:t>：倒三角</w:t>
            </w:r>
            <w:r w:rsidRPr="000909C9">
              <w:rPr>
                <w:rStyle w:val="ac"/>
                <w:rFonts w:ascii="Times New Roman" w:hAnsi="Times New Roman"/>
                <w:noProof/>
              </w:rPr>
              <w:t>+</w:t>
            </w:r>
            <w:r w:rsidRPr="000909C9">
              <w:rPr>
                <w:rStyle w:val="ac"/>
                <w:rFonts w:ascii="Times New Roman" w:hAnsi="Times New Roman"/>
                <w:noProof/>
              </w:rPr>
              <w:t>默认</w:t>
            </w:r>
            <w:r w:rsidRPr="000909C9">
              <w:rPr>
                <w:rStyle w:val="ac"/>
                <w:rFonts w:ascii="Times New Roman" w:hAnsi="Times New Roman"/>
                <w:noProof/>
              </w:rPr>
              <w:t>LD Block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1314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D46DB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90557E" w14:textId="158EFD9C" w:rsidR="00665E3C" w:rsidRDefault="00665E3C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4131466" w:history="1">
            <w:r w:rsidRPr="000909C9">
              <w:rPr>
                <w:rStyle w:val="ac"/>
                <w:rFonts w:ascii="Times New Roman" w:hAnsi="Times New Roman"/>
                <w:noProof/>
              </w:rPr>
              <w:t>实例</w:t>
            </w:r>
            <w:r w:rsidRPr="000909C9">
              <w:rPr>
                <w:rStyle w:val="ac"/>
                <w:rFonts w:ascii="Times New Roman" w:hAnsi="Times New Roman"/>
                <w:noProof/>
              </w:rPr>
              <w:t>2</w:t>
            </w:r>
            <w:r w:rsidRPr="000909C9">
              <w:rPr>
                <w:rStyle w:val="ac"/>
                <w:rFonts w:ascii="Times New Roman" w:hAnsi="Times New Roman"/>
                <w:noProof/>
              </w:rPr>
              <w:t>：倒三角</w:t>
            </w:r>
            <w:r w:rsidRPr="000909C9">
              <w:rPr>
                <w:rStyle w:val="ac"/>
                <w:rFonts w:ascii="Times New Roman" w:hAnsi="Times New Roman"/>
                <w:noProof/>
              </w:rPr>
              <w:t>+</w:t>
            </w:r>
            <w:r w:rsidRPr="000909C9">
              <w:rPr>
                <w:rStyle w:val="ac"/>
                <w:rFonts w:ascii="Times New Roman" w:hAnsi="Times New Roman"/>
                <w:noProof/>
              </w:rPr>
              <w:t>默认</w:t>
            </w:r>
            <w:r w:rsidRPr="000909C9">
              <w:rPr>
                <w:rStyle w:val="ac"/>
                <w:rFonts w:ascii="Times New Roman" w:hAnsi="Times New Roman"/>
                <w:noProof/>
              </w:rPr>
              <w:t>LD Blocks  + GW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1314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D46DB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62C8635" w14:textId="1760BC5F" w:rsidR="00665E3C" w:rsidRDefault="00665E3C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4131467" w:history="1">
            <w:r w:rsidRPr="000909C9">
              <w:rPr>
                <w:rStyle w:val="ac"/>
                <w:rFonts w:ascii="Times New Roman" w:hAnsi="Times New Roman"/>
                <w:noProof/>
              </w:rPr>
              <w:t>实例</w:t>
            </w:r>
            <w:r w:rsidRPr="000909C9">
              <w:rPr>
                <w:rStyle w:val="ac"/>
                <w:rFonts w:ascii="Times New Roman" w:hAnsi="Times New Roman"/>
                <w:noProof/>
              </w:rPr>
              <w:t>3</w:t>
            </w:r>
            <w:r w:rsidRPr="000909C9">
              <w:rPr>
                <w:rStyle w:val="ac"/>
                <w:rFonts w:ascii="Times New Roman" w:hAnsi="Times New Roman"/>
                <w:noProof/>
              </w:rPr>
              <w:t>：倒三角</w:t>
            </w:r>
            <w:r w:rsidRPr="000909C9">
              <w:rPr>
                <w:rStyle w:val="ac"/>
                <w:rFonts w:ascii="Times New Roman" w:hAnsi="Times New Roman"/>
                <w:noProof/>
              </w:rPr>
              <w:t>+plinks LD Block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1314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D46DB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258B60" w14:textId="7D5D68C5" w:rsidR="00665E3C" w:rsidRDefault="00665E3C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4131468" w:history="1">
            <w:r w:rsidRPr="000909C9">
              <w:rPr>
                <w:rStyle w:val="ac"/>
                <w:rFonts w:ascii="Times New Roman" w:hAnsi="Times New Roman"/>
                <w:noProof/>
              </w:rPr>
              <w:t>实例</w:t>
            </w:r>
            <w:r w:rsidRPr="000909C9">
              <w:rPr>
                <w:rStyle w:val="ac"/>
                <w:rFonts w:ascii="Times New Roman" w:hAnsi="Times New Roman"/>
                <w:noProof/>
              </w:rPr>
              <w:t>4</w:t>
            </w:r>
            <w:r w:rsidRPr="000909C9">
              <w:rPr>
                <w:rStyle w:val="ac"/>
                <w:rFonts w:ascii="Times New Roman" w:hAnsi="Times New Roman"/>
                <w:noProof/>
              </w:rPr>
              <w:t>：倒三角</w:t>
            </w:r>
            <w:r w:rsidRPr="000909C9">
              <w:rPr>
                <w:rStyle w:val="ac"/>
                <w:rFonts w:ascii="Times New Roman" w:hAnsi="Times New Roman"/>
                <w:noProof/>
              </w:rPr>
              <w:t>+plinks LD Blocks + GW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1314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D46DB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60BFD5" w14:textId="42827275" w:rsidR="00665E3C" w:rsidRDefault="00665E3C">
          <w:pPr>
            <w:pStyle w:val="11"/>
            <w:tabs>
              <w:tab w:val="right" w:leader="dot" w:pos="8296"/>
            </w:tabs>
            <w:rPr>
              <w:noProof/>
            </w:rPr>
          </w:pPr>
          <w:hyperlink w:anchor="_Toc34131469" w:history="1">
            <w:r w:rsidRPr="000909C9">
              <w:rPr>
                <w:rStyle w:val="ac"/>
                <w:noProof/>
              </w:rPr>
              <w:t>常见问题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1314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D46DB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AC460B" w14:textId="09905CD0" w:rsidR="00665E3C" w:rsidRDefault="00665E3C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4131470" w:history="1">
            <w:r w:rsidRPr="000909C9">
              <w:rPr>
                <w:rStyle w:val="ac"/>
                <w:rFonts w:ascii="inherit" w:eastAsia="宋体" w:hAnsi="inherit" w:cs="宋体"/>
                <w:noProof/>
                <w:kern w:val="0"/>
              </w:rPr>
              <w:t>问题</w:t>
            </w:r>
            <w:r w:rsidRPr="000909C9">
              <w:rPr>
                <w:rStyle w:val="ac"/>
                <w:rFonts w:ascii="inherit" w:eastAsia="宋体" w:hAnsi="inherit" w:cs="宋体"/>
                <w:noProof/>
                <w:kern w:val="0"/>
              </w:rPr>
              <w:t xml:space="preserve">1  </w:t>
            </w:r>
            <w:r w:rsidRPr="000909C9">
              <w:rPr>
                <w:rStyle w:val="ac"/>
                <w:rFonts w:ascii="inherit" w:eastAsia="宋体" w:hAnsi="inherit" w:cs="宋体"/>
                <w:noProof/>
                <w:kern w:val="0"/>
              </w:rPr>
              <w:t>结果准确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1314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D46DB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07CA9F" w14:textId="36A77874" w:rsidR="00665E3C" w:rsidRDefault="00665E3C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4131471" w:history="1">
            <w:r w:rsidRPr="000909C9">
              <w:rPr>
                <w:rStyle w:val="ac"/>
                <w:rFonts w:ascii="Times New Roman" w:hAnsi="Times New Roman"/>
                <w:noProof/>
              </w:rPr>
              <w:t>问题</w:t>
            </w:r>
            <w:r w:rsidRPr="000909C9">
              <w:rPr>
                <w:rStyle w:val="ac"/>
                <w:rFonts w:ascii="Times New Roman" w:hAnsi="Times New Roman"/>
                <w:noProof/>
              </w:rPr>
              <w:t xml:space="preserve">2 </w:t>
            </w:r>
            <w:r w:rsidRPr="000909C9">
              <w:rPr>
                <w:rStyle w:val="ac"/>
                <w:rFonts w:ascii="Times New Roman" w:hAnsi="Times New Roman"/>
                <w:noProof/>
              </w:rPr>
              <w:t>显示</w:t>
            </w:r>
            <w:r w:rsidRPr="000909C9">
              <w:rPr>
                <w:rStyle w:val="ac"/>
                <w:rFonts w:ascii="Times New Roman" w:hAnsi="Times New Roman"/>
                <w:noProof/>
              </w:rPr>
              <w:t>region</w:t>
            </w:r>
            <w:r w:rsidRPr="000909C9">
              <w:rPr>
                <w:rStyle w:val="ac"/>
                <w:rFonts w:ascii="Times New Roman" w:hAnsi="Times New Roman"/>
                <w:noProof/>
              </w:rPr>
              <w:t>的其它</w:t>
            </w:r>
            <w:r w:rsidRPr="000909C9">
              <w:rPr>
                <w:rStyle w:val="ac"/>
                <w:rFonts w:ascii="Times New Roman" w:hAnsi="Times New Roman"/>
                <w:noProof/>
              </w:rPr>
              <w:t>Pi</w:t>
            </w:r>
            <w:r w:rsidRPr="000909C9">
              <w:rPr>
                <w:rStyle w:val="ac"/>
                <w:rFonts w:ascii="Times New Roman" w:hAnsi="Times New Roman"/>
                <w:noProof/>
              </w:rPr>
              <w:t>可以否？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1314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D46DB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3E3C6C" w14:textId="5CBC5827" w:rsidR="009B6272" w:rsidRDefault="009B6272" w:rsidP="00D17ABB">
          <w:pPr>
            <w:pStyle w:val="11"/>
            <w:tabs>
              <w:tab w:val="right" w:leader="dot" w:pos="8296"/>
            </w:tabs>
            <w:rPr>
              <w:noProof/>
            </w:rPr>
          </w:pPr>
          <w:r>
            <w:rPr>
              <w:b/>
              <w:bCs/>
              <w:lang w:val="zh-CN"/>
            </w:rPr>
            <w:fldChar w:fldCharType="end"/>
          </w:r>
        </w:p>
      </w:sdtContent>
    </w:sdt>
    <w:p w14:paraId="51A0C88F" w14:textId="77777777" w:rsidR="009B6272" w:rsidRDefault="009B6272">
      <w:pPr>
        <w:widowControl/>
        <w:jc w:val="left"/>
      </w:pPr>
    </w:p>
    <w:p w14:paraId="203B012D" w14:textId="5721A4EB" w:rsidR="006A1CBE" w:rsidRDefault="006A1CBE">
      <w:pPr>
        <w:widowControl/>
        <w:jc w:val="left"/>
      </w:pPr>
    </w:p>
    <w:p w14:paraId="40C0B40C" w14:textId="3BC800AF" w:rsidR="00851D7B" w:rsidRDefault="00851D7B">
      <w:pPr>
        <w:widowControl/>
        <w:jc w:val="left"/>
      </w:pPr>
    </w:p>
    <w:p w14:paraId="02CF08A1" w14:textId="5B8AADCD" w:rsidR="00851D7B" w:rsidRDefault="00851D7B">
      <w:pPr>
        <w:widowControl/>
        <w:jc w:val="left"/>
      </w:pPr>
    </w:p>
    <w:p w14:paraId="723A7CD8" w14:textId="77777777" w:rsidR="00851D7B" w:rsidRDefault="00851D7B">
      <w:pPr>
        <w:widowControl/>
        <w:jc w:val="left"/>
      </w:pPr>
    </w:p>
    <w:p w14:paraId="7C6474BC" w14:textId="3026E33D" w:rsidR="00851D7B" w:rsidRPr="00851D7B" w:rsidRDefault="00851D7B" w:rsidP="00851D7B">
      <w:pPr>
        <w:widowControl/>
        <w:jc w:val="right"/>
        <w:rPr>
          <w:sz w:val="18"/>
          <w:szCs w:val="18"/>
        </w:rPr>
      </w:pPr>
      <w:r w:rsidRPr="00851D7B">
        <w:rPr>
          <w:sz w:val="18"/>
          <w:szCs w:val="18"/>
        </w:rPr>
        <w:t xml:space="preserve"> </w:t>
      </w:r>
      <w:r w:rsidRPr="00851D7B">
        <w:rPr>
          <w:rFonts w:hint="eastAsia"/>
          <w:sz w:val="18"/>
          <w:szCs w:val="18"/>
        </w:rPr>
        <w:t xml:space="preserve">注： 倒三角 就是该区域的两两SNP的 </w:t>
      </w:r>
      <w:proofErr w:type="spellStart"/>
      <w:r w:rsidRPr="00851D7B">
        <w:rPr>
          <w:rFonts w:hint="eastAsia"/>
          <w:sz w:val="18"/>
          <w:szCs w:val="18"/>
        </w:rPr>
        <w:t>LD</w:t>
      </w:r>
      <w:r w:rsidRPr="00851D7B">
        <w:rPr>
          <w:sz w:val="18"/>
          <w:szCs w:val="18"/>
        </w:rPr>
        <w:t>HeatMap</w:t>
      </w:r>
      <w:proofErr w:type="spellEnd"/>
    </w:p>
    <w:p w14:paraId="12A8CC0E" w14:textId="77777777" w:rsidR="006A1CBE" w:rsidRDefault="006A1CBE">
      <w:pPr>
        <w:widowControl/>
        <w:jc w:val="left"/>
      </w:pPr>
    </w:p>
    <w:p w14:paraId="176C217A" w14:textId="77777777" w:rsidR="006F571D" w:rsidRDefault="006F571D">
      <w:pPr>
        <w:widowControl/>
        <w:jc w:val="left"/>
      </w:pPr>
    </w:p>
    <w:p w14:paraId="5DFCED4E" w14:textId="48D4667A" w:rsidR="00851D7B" w:rsidRDefault="00851D7B">
      <w:pPr>
        <w:widowControl/>
        <w:jc w:val="left"/>
        <w:sectPr w:rsidR="00851D7B" w:rsidSect="00F85B83">
          <w:footerReference w:type="default" r:id="rId10"/>
          <w:footerReference w:type="first" r:id="rId11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34D306D1" w14:textId="2476DEFE" w:rsidR="00A25C67" w:rsidRPr="00401423" w:rsidRDefault="00A25C67" w:rsidP="00401423">
      <w:pPr>
        <w:pStyle w:val="1"/>
      </w:pPr>
      <w:bookmarkStart w:id="1" w:name="_Toc34131456"/>
      <w:bookmarkStart w:id="2" w:name="_GoBack"/>
      <w:bookmarkEnd w:id="2"/>
      <w:r>
        <w:rPr>
          <w:rFonts w:hint="eastAsia"/>
        </w:rPr>
        <w:lastRenderedPageBreak/>
        <w:t>背景介绍</w:t>
      </w:r>
      <w:bookmarkEnd w:id="1"/>
    </w:p>
    <w:p w14:paraId="354F7905" w14:textId="77777777" w:rsidR="00DE792E" w:rsidRDefault="00401423" w:rsidP="00A25C67">
      <w:pP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群体全基因组关联分析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WAS</w:t>
      </w:r>
      <w:r w:rsidR="006137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中，常关联到一</w:t>
      </w:r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些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点，要看看这</w:t>
      </w:r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些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点带动周边</w:t>
      </w:r>
      <w:r w:rsidR="00316635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其它点连锁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程度，一般须要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计算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这一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区间里面的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SNP</w:t>
      </w:r>
      <w:r w:rsidR="00316635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两两之间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关联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系数</w:t>
      </w:r>
      <w:proofErr w:type="spellEnd"/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(r</w:t>
      </w:r>
      <w:r w:rsidR="006137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^2)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和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bloc</w:t>
      </w:r>
      <w:r w:rsidR="006137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ks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等</w:t>
      </w:r>
      <w:r w:rsidR="00316635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。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现存在两个比较常用的软件</w:t>
      </w:r>
      <w:proofErr w:type="spellEnd"/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hyperlink r:id="rId12" w:tgtFrame="_blank" w:tooltip="https://www.broadinstitute.org/haploview/haploview" w:history="1">
        <w:r w:rsidR="006137C3" w:rsidRPr="002C2BB4">
          <w:rPr>
            <w:rFonts w:ascii="inherit" w:eastAsia="宋体" w:hAnsi="inherit" w:cs="宋体"/>
            <w:color w:val="212121"/>
            <w:kern w:val="0"/>
            <w:sz w:val="24"/>
            <w:szCs w:val="24"/>
            <w:lang w:val="x-none"/>
          </w:rPr>
          <w:t>Haploview</w:t>
        </w:r>
      </w:hyperlink>
      <w:r w:rsidR="006137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4.2.jar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和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R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包</w:t>
      </w:r>
      <w:r w:rsidR="006137C3" w:rsidRPr="002C2BB4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</w:t>
      </w:r>
      <w:r w:rsidR="006137C3" w:rsidRPr="002C2BB4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d</w:t>
      </w:r>
      <w:r w:rsidR="006137C3" w:rsidRPr="002C2BB4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eatmap</w:t>
      </w:r>
      <w:proofErr w:type="spellEnd"/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但这两个</w:t>
      </w:r>
      <w:r w:rsidR="00316635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软件都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存在很多不够之处。</w:t>
      </w:r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如区域较大</w:t>
      </w:r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</w:t>
      </w:r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里面的</w:t>
      </w:r>
      <w:proofErr w:type="spellStart"/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SNP</w:t>
      </w:r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多的话，则</w:t>
      </w:r>
      <w:r w:rsidR="00DE792E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这</w:t>
      </w:r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两个软件的用到的计算资源极大</w:t>
      </w:r>
      <w:proofErr w:type="spellEnd"/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。</w:t>
      </w:r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还有格式转化等不方便。</w:t>
      </w:r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</w:p>
    <w:p w14:paraId="6F22C89B" w14:textId="1C92583A" w:rsidR="00401423" w:rsidRDefault="002F3E4B" w:rsidP="00A25C6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现以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000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个位点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000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个样品来评价。</w:t>
      </w:r>
    </w:p>
    <w:p w14:paraId="6CC48638" w14:textId="5D97D8B1" w:rsidR="002F3E4B" w:rsidRDefault="002F3E4B" w:rsidP="00A25C6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7A570B6B" w14:textId="051622E8" w:rsidR="002C2BB4" w:rsidRPr="002F3E4B" w:rsidRDefault="00CD5955" w:rsidP="002F3E4B">
      <w:pPr>
        <w:pStyle w:val="aa"/>
        <w:widowControl/>
        <w:numPr>
          <w:ilvl w:val="0"/>
          <w:numId w:val="17"/>
        </w:numPr>
        <w:shd w:val="clear" w:color="auto" w:fill="FFFFFF"/>
        <w:ind w:firstLineChars="0"/>
        <w:jc w:val="left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hyperlink r:id="rId13" w:tgtFrame="_blank" w:tooltip="https://www.broadinstitute.org/haploview/haploview" w:history="1">
        <w:r w:rsidR="002C2BB4" w:rsidRPr="002F3E4B">
          <w:rPr>
            <w:rFonts w:ascii="inherit" w:eastAsia="宋体" w:hAnsi="inherit" w:cs="宋体"/>
            <w:color w:val="212121"/>
            <w:kern w:val="0"/>
            <w:sz w:val="24"/>
            <w:szCs w:val="24"/>
            <w:lang w:val="x-none"/>
          </w:rPr>
          <w:t>Haploview</w:t>
        </w:r>
      </w:hyperlink>
      <w:r w:rsidR="002C2BB4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 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要用到的</w:t>
      </w:r>
      <w:r w:rsidR="002C2BB4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内存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是</w:t>
      </w:r>
      <w:r w:rsidR="002C2BB4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95G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其中计算时间长达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3</w:t>
      </w:r>
      <w:r w:rsidR="002F3E4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6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小时。</w:t>
      </w:r>
    </w:p>
    <w:p w14:paraId="785DFF9A" w14:textId="0CB5400A" w:rsidR="002C2BB4" w:rsidRPr="002F3E4B" w:rsidRDefault="002C2BB4" w:rsidP="002F3E4B">
      <w:pPr>
        <w:pStyle w:val="aa"/>
        <w:numPr>
          <w:ilvl w:val="0"/>
          <w:numId w:val="17"/>
        </w:numPr>
        <w:shd w:val="clear" w:color="auto" w:fill="FFFFFF"/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proofErr w:type="spellStart"/>
      <w:r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d</w:t>
      </w:r>
      <w:r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eatmap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虽然内存只用到</w:t>
      </w:r>
      <w:proofErr w:type="spellEnd"/>
      <w:r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1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</w:t>
      </w:r>
      <w:r w:rsidR="002F3E4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, 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但计算时</w:t>
      </w:r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长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也达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4</w:t>
      </w:r>
      <w:r w:rsidR="002F3E4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8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小时并且没有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="002F3E4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2F3E4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Blocks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输出信息</w:t>
      </w:r>
      <w:proofErr w:type="spellEnd"/>
    </w:p>
    <w:p w14:paraId="09B34091" w14:textId="16BCAFAE" w:rsidR="002F3E4B" w:rsidRDefault="002F3E4B" w:rsidP="002F3E4B">
      <w:pPr>
        <w:pStyle w:val="aa"/>
        <w:numPr>
          <w:ilvl w:val="0"/>
          <w:numId w:val="17"/>
        </w:numPr>
        <w:shd w:val="clear" w:color="auto" w:fill="FFFFFF"/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两个软件的结果和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WAS</w:t>
      </w:r>
      <w:proofErr w:type="gram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图要整合</w:t>
      </w:r>
      <w:proofErr w:type="gram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在一起时，须要手动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AI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操作浪费人力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时间</w:t>
      </w:r>
      <w:proofErr w:type="spellEnd"/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。</w:t>
      </w:r>
    </w:p>
    <w:p w14:paraId="73158EE4" w14:textId="6622F171" w:rsidR="002F3E4B" w:rsidRPr="008A384B" w:rsidRDefault="002F3E4B" w:rsidP="008A384B">
      <w:pPr>
        <w:pStyle w:val="aa"/>
        <w:numPr>
          <w:ilvl w:val="0"/>
          <w:numId w:val="17"/>
        </w:numPr>
        <w:shd w:val="clear" w:color="auto" w:fill="FFFFFF"/>
        <w:ind w:firstLineChars="0"/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</w:pPr>
      <w:r w:rsidRPr="008A38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输出的图须要小修时，须又要重新计算，浪费时间。</w:t>
      </w:r>
    </w:p>
    <w:p w14:paraId="387B8698" w14:textId="77777777" w:rsidR="00DE792E" w:rsidRDefault="00DE792E" w:rsidP="0050167B">
      <w:pPr>
        <w:pStyle w:val="aa"/>
        <w:ind w:left="360" w:firstLineChars="0" w:firstLine="0"/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</w:pPr>
    </w:p>
    <w:p w14:paraId="19D5E60C" w14:textId="0336ED2A" w:rsidR="002F3E4B" w:rsidRDefault="002F3E4B" w:rsidP="00A25C6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5BC02DEE" w14:textId="3CB17D4D" w:rsidR="002C2BB4" w:rsidRDefault="002F3E4B" w:rsidP="00A25C6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基于上面等原因，特此开发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本软件，在同等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k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位点和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k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样品中，只须</w:t>
      </w:r>
      <w:r w:rsidR="00BC362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用到</w:t>
      </w:r>
      <w:r w:rsidR="00BC362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G</w:t>
      </w:r>
      <w:r w:rsidR="00BC362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内存同时只须要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小时</w:t>
      </w:r>
      <w:r w:rsidR="00BC362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计算时间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就可以出结果同时可以存出中间重要文件，软件还同时提供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用户自己作图修改的程序，可以传递参数控制最终图的</w:t>
      </w:r>
      <w:r w:rsidR="005F3A5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效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果。</w:t>
      </w:r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即主要达到如下几个效果</w:t>
      </w:r>
    </w:p>
    <w:p w14:paraId="0020D402" w14:textId="77777777" w:rsidR="00931756" w:rsidRDefault="00931756" w:rsidP="00A25C6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0E3F641B" w14:textId="7E5CE248" w:rsidR="00931756" w:rsidRPr="00931756" w:rsidRDefault="00931756" w:rsidP="00931756">
      <w:pPr>
        <w:pStyle w:val="aa"/>
        <w:numPr>
          <w:ilvl w:val="0"/>
          <w:numId w:val="18"/>
        </w:numPr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计算资源少，内存和时间</w:t>
      </w:r>
      <w:r w:rsidRP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Pr="00931756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 w:rsidR="00EC3C97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综</w:t>
      </w:r>
      <w:r w:rsidRP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合起来都比原</w:t>
      </w:r>
      <w:r w:rsidR="00041BD7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来</w:t>
      </w:r>
      <w:r w:rsidRP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好</w:t>
      </w:r>
    </w:p>
    <w:p w14:paraId="50787A76" w14:textId="0ADF2E21" w:rsidR="00931756" w:rsidRDefault="00931756" w:rsidP="00931756">
      <w:pPr>
        <w:pStyle w:val="aa"/>
        <w:numPr>
          <w:ilvl w:val="0"/>
          <w:numId w:val="18"/>
        </w:numPr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计算后自动画图之后，还要支持自己画图，即可以通过参数来控制最终图</w:t>
      </w:r>
    </w:p>
    <w:p w14:paraId="2EF94D3B" w14:textId="20B58C61" w:rsidR="00931756" w:rsidRDefault="009C7597" w:rsidP="00931756">
      <w:pPr>
        <w:pStyle w:val="aa"/>
        <w:numPr>
          <w:ilvl w:val="0"/>
          <w:numId w:val="18"/>
        </w:numPr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通用易用</w:t>
      </w:r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可以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直接读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vcf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格式，同时画图可以</w:t>
      </w:r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支持别的软件的</w:t>
      </w:r>
      <w:proofErr w:type="spellEnd"/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blo</w:t>
      </w:r>
      <w:r w:rsidR="00931756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cks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格式</w:t>
      </w:r>
    </w:p>
    <w:p w14:paraId="787EA503" w14:textId="2115EB34" w:rsidR="009C7597" w:rsidRPr="00931756" w:rsidRDefault="009C7597" w:rsidP="00931756">
      <w:pPr>
        <w:pStyle w:val="aa"/>
        <w:numPr>
          <w:ilvl w:val="0"/>
          <w:numId w:val="18"/>
        </w:numPr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更多功能，如将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WAS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结果图示，即显示该区域的一些其它统计量等特征</w:t>
      </w:r>
      <w:proofErr w:type="spellEnd"/>
    </w:p>
    <w:p w14:paraId="1C5F644C" w14:textId="6BB0CC33" w:rsidR="003A4CAF" w:rsidRDefault="003A4CAF" w:rsidP="00A25C67"/>
    <w:p w14:paraId="37E42143" w14:textId="0B9C2CD1" w:rsidR="00DE792E" w:rsidRDefault="00DE792E" w:rsidP="00DE792E">
      <w:pP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即有</w:t>
      </w:r>
      <w:proofErr w:type="spellStart"/>
      <w:r w:rsidRPr="00DE792E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Show</w:t>
      </w:r>
      <w:proofErr w:type="spellEnd"/>
      <w:r w:rsidRPr="00DE792E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 w:rsidRPr="00DE792E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相对其它两个软件在结果是一致的前提下，用到的计算资源更少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更容易使用。</w:t>
      </w:r>
    </w:p>
    <w:p w14:paraId="01700FB8" w14:textId="77777777" w:rsidR="00DE792E" w:rsidRPr="00DE792E" w:rsidRDefault="00DE792E" w:rsidP="00DE792E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tbl>
      <w:tblPr>
        <w:tblStyle w:val="ad"/>
        <w:tblW w:w="8500" w:type="dxa"/>
        <w:tblLook w:val="04A0" w:firstRow="1" w:lastRow="0" w:firstColumn="1" w:lastColumn="0" w:noHBand="0" w:noVBand="1"/>
      </w:tblPr>
      <w:tblGrid>
        <w:gridCol w:w="2404"/>
        <w:gridCol w:w="1740"/>
        <w:gridCol w:w="1798"/>
        <w:gridCol w:w="2558"/>
      </w:tblGrid>
      <w:tr w:rsidR="00DE792E" w14:paraId="71A97965" w14:textId="77777777" w:rsidTr="00193BD4">
        <w:tc>
          <w:tcPr>
            <w:tcW w:w="2404" w:type="dxa"/>
          </w:tcPr>
          <w:p w14:paraId="45DCCB13" w14:textId="77777777" w:rsidR="00DE792E" w:rsidRDefault="00DE792E" w:rsidP="00193BD4">
            <w:pPr>
              <w:rPr>
                <w:rFonts w:hint="eastAsia"/>
                <w:lang w:val="x-none"/>
              </w:rPr>
            </w:pPr>
            <w:r>
              <w:rPr>
                <w:rFonts w:hint="eastAsia"/>
                <w:lang w:val="x-none"/>
              </w:rPr>
              <w:t>Software</w:t>
            </w:r>
          </w:p>
        </w:tc>
        <w:tc>
          <w:tcPr>
            <w:tcW w:w="1740" w:type="dxa"/>
          </w:tcPr>
          <w:p w14:paraId="42677989" w14:textId="77777777" w:rsidR="00DE792E" w:rsidRDefault="00DE792E" w:rsidP="00193BD4">
            <w:pPr>
              <w:rPr>
                <w:rFonts w:hint="eastAsia"/>
                <w:lang w:val="x-none"/>
              </w:rPr>
            </w:pPr>
            <w:r>
              <w:rPr>
                <w:lang w:val="x-none"/>
              </w:rPr>
              <w:t>Mem (G)</w:t>
            </w:r>
          </w:p>
        </w:tc>
        <w:tc>
          <w:tcPr>
            <w:tcW w:w="1798" w:type="dxa"/>
          </w:tcPr>
          <w:p w14:paraId="16AE4A40" w14:textId="77777777" w:rsidR="00DE792E" w:rsidRDefault="00DE792E" w:rsidP="00193BD4">
            <w:pPr>
              <w:rPr>
                <w:rFonts w:hint="eastAsia"/>
                <w:lang w:val="x-none"/>
              </w:rPr>
            </w:pPr>
            <w:proofErr w:type="spellStart"/>
            <w:r>
              <w:rPr>
                <w:lang w:val="x-none"/>
              </w:rPr>
              <w:t>Cpu</w:t>
            </w:r>
            <w:proofErr w:type="spellEnd"/>
            <w:r>
              <w:rPr>
                <w:lang w:val="x-none"/>
              </w:rPr>
              <w:t xml:space="preserve"> T</w:t>
            </w:r>
            <w:r>
              <w:rPr>
                <w:rFonts w:hint="eastAsia"/>
                <w:lang w:val="x-none"/>
              </w:rPr>
              <w:t>ime</w:t>
            </w:r>
            <w:r>
              <w:rPr>
                <w:lang w:val="x-none"/>
              </w:rPr>
              <w:t xml:space="preserve"> (h)</w:t>
            </w:r>
          </w:p>
        </w:tc>
        <w:tc>
          <w:tcPr>
            <w:tcW w:w="2558" w:type="dxa"/>
          </w:tcPr>
          <w:p w14:paraId="376325AF" w14:textId="77777777" w:rsidR="00DE792E" w:rsidRDefault="00DE792E" w:rsidP="00193BD4">
            <w:pPr>
              <w:rPr>
                <w:rFonts w:hint="eastAsia"/>
                <w:lang w:val="x-none"/>
              </w:rPr>
            </w:pPr>
            <w:r>
              <w:rPr>
                <w:rFonts w:hint="eastAsia"/>
                <w:lang w:val="x-none"/>
              </w:rPr>
              <w:t>Result</w:t>
            </w:r>
          </w:p>
        </w:tc>
      </w:tr>
      <w:tr w:rsidR="00DE792E" w14:paraId="6F294817" w14:textId="77777777" w:rsidTr="00193BD4">
        <w:tc>
          <w:tcPr>
            <w:tcW w:w="2404" w:type="dxa"/>
          </w:tcPr>
          <w:p w14:paraId="0DA31B32" w14:textId="77777777" w:rsidR="00DE792E" w:rsidRDefault="00DE792E" w:rsidP="00193BD4">
            <w:pPr>
              <w:rPr>
                <w:rFonts w:hint="eastAsia"/>
                <w:lang w:val="x-none"/>
              </w:rPr>
            </w:pPr>
            <w:hyperlink r:id="rId14" w:tgtFrame="_blank" w:tooltip="https://www.broadinstitute.org/haploview/haploview" w:history="1">
              <w:r w:rsidRPr="002C2BB4">
                <w:rPr>
                  <w:rFonts w:ascii="inherit" w:eastAsia="宋体" w:hAnsi="inherit" w:cs="宋体"/>
                  <w:color w:val="212121"/>
                  <w:kern w:val="0"/>
                  <w:sz w:val="24"/>
                  <w:szCs w:val="24"/>
                  <w:lang w:val="x-none"/>
                </w:rPr>
                <w:t>Haploview</w:t>
              </w:r>
            </w:hyperlink>
            <w:r>
              <w:rPr>
                <w:rFonts w:ascii="inherit" w:eastAsia="宋体" w:hAnsi="inherit" w:cs="宋体"/>
                <w:color w:val="212121"/>
                <w:kern w:val="0"/>
                <w:sz w:val="24"/>
                <w:szCs w:val="24"/>
                <w:lang w:val="x-none"/>
              </w:rPr>
              <w:t xml:space="preserve">4.2.jar </w:t>
            </w:r>
          </w:p>
        </w:tc>
        <w:tc>
          <w:tcPr>
            <w:tcW w:w="1740" w:type="dxa"/>
          </w:tcPr>
          <w:p w14:paraId="4556F83F" w14:textId="77777777" w:rsidR="00DE792E" w:rsidRDefault="00DE792E" w:rsidP="00193BD4">
            <w:pPr>
              <w:rPr>
                <w:rFonts w:hint="eastAsia"/>
                <w:lang w:val="x-none"/>
              </w:rPr>
            </w:pPr>
            <w:r>
              <w:rPr>
                <w:rFonts w:hint="eastAsia"/>
                <w:lang w:val="x-none"/>
              </w:rPr>
              <w:t>95</w:t>
            </w:r>
          </w:p>
        </w:tc>
        <w:tc>
          <w:tcPr>
            <w:tcW w:w="1798" w:type="dxa"/>
          </w:tcPr>
          <w:p w14:paraId="347E73BC" w14:textId="77777777" w:rsidR="00DE792E" w:rsidRDefault="00DE792E" w:rsidP="00193BD4">
            <w:pPr>
              <w:rPr>
                <w:rFonts w:hint="eastAsia"/>
                <w:lang w:val="x-none"/>
              </w:rPr>
            </w:pPr>
            <w:r>
              <w:rPr>
                <w:rFonts w:hint="eastAsia"/>
                <w:lang w:val="x-none"/>
              </w:rPr>
              <w:t>36</w:t>
            </w:r>
          </w:p>
        </w:tc>
        <w:tc>
          <w:tcPr>
            <w:tcW w:w="2558" w:type="dxa"/>
          </w:tcPr>
          <w:p w14:paraId="722ACDE2" w14:textId="77777777" w:rsidR="00DE792E" w:rsidRDefault="00DE792E" w:rsidP="00193BD4">
            <w:pPr>
              <w:rPr>
                <w:rFonts w:hint="eastAsia"/>
                <w:lang w:val="x-none"/>
              </w:rPr>
            </w:pPr>
            <w:proofErr w:type="spellStart"/>
            <w:r>
              <w:rPr>
                <w:rFonts w:hint="eastAsia"/>
                <w:lang w:val="x-none"/>
              </w:rPr>
              <w:t>heat</w:t>
            </w:r>
            <w:r>
              <w:rPr>
                <w:lang w:val="x-none"/>
              </w:rPr>
              <w:t>Map+Block</w:t>
            </w:r>
            <w:proofErr w:type="spellEnd"/>
          </w:p>
        </w:tc>
      </w:tr>
      <w:tr w:rsidR="00DE792E" w14:paraId="61F85269" w14:textId="77777777" w:rsidTr="00193BD4">
        <w:tc>
          <w:tcPr>
            <w:tcW w:w="2404" w:type="dxa"/>
          </w:tcPr>
          <w:p w14:paraId="1DBF9743" w14:textId="77777777" w:rsidR="00DE792E" w:rsidRDefault="00DE792E" w:rsidP="00193BD4">
            <w:pPr>
              <w:rPr>
                <w:rFonts w:hint="eastAsia"/>
                <w:lang w:val="x-none"/>
              </w:rPr>
            </w:pPr>
            <w:r>
              <w:rPr>
                <w:rFonts w:hint="eastAsia"/>
                <w:lang w:val="x-none"/>
              </w:rPr>
              <w:t>R:</w:t>
            </w:r>
            <w:r w:rsidRPr="002C2BB4">
              <w:rPr>
                <w:rFonts w:ascii="inherit" w:eastAsia="宋体" w:hAnsi="inherit" w:cs="宋体"/>
                <w:color w:val="212121"/>
                <w:kern w:val="0"/>
                <w:sz w:val="24"/>
                <w:szCs w:val="24"/>
                <w:lang w:val="x-none"/>
              </w:rPr>
              <w:t xml:space="preserve"> </w:t>
            </w:r>
            <w:proofErr w:type="spellStart"/>
            <w:r w:rsidRPr="002C2BB4">
              <w:rPr>
                <w:rFonts w:ascii="inherit" w:eastAsia="宋体" w:hAnsi="inherit" w:cs="宋体"/>
                <w:color w:val="212121"/>
                <w:kern w:val="0"/>
                <w:sz w:val="24"/>
                <w:szCs w:val="24"/>
                <w:lang w:val="x-none"/>
              </w:rPr>
              <w:t>L</w:t>
            </w:r>
            <w:r w:rsidRPr="002C2BB4">
              <w:rPr>
                <w:rFonts w:ascii="inherit" w:eastAsia="宋体" w:hAnsi="inherit" w:cs="宋体" w:hint="eastAsia"/>
                <w:color w:val="212121"/>
                <w:kern w:val="0"/>
                <w:sz w:val="24"/>
                <w:szCs w:val="24"/>
                <w:lang w:val="x-none"/>
              </w:rPr>
              <w:t>d</w:t>
            </w:r>
            <w:r w:rsidRPr="002C2BB4">
              <w:rPr>
                <w:rFonts w:ascii="inherit" w:eastAsia="宋体" w:hAnsi="inherit" w:cs="宋体"/>
                <w:color w:val="212121"/>
                <w:kern w:val="0"/>
                <w:sz w:val="24"/>
                <w:szCs w:val="24"/>
                <w:lang w:val="x-none"/>
              </w:rPr>
              <w:t>heatmap</w:t>
            </w:r>
            <w:proofErr w:type="spellEnd"/>
            <w:r>
              <w:rPr>
                <w:rFonts w:ascii="inherit" w:eastAsia="宋体" w:hAnsi="inherit" w:cs="宋体"/>
                <w:color w:val="212121"/>
                <w:kern w:val="0"/>
                <w:sz w:val="24"/>
                <w:szCs w:val="24"/>
                <w:lang w:val="x-none"/>
              </w:rPr>
              <w:t xml:space="preserve"> 0.99</w:t>
            </w:r>
          </w:p>
        </w:tc>
        <w:tc>
          <w:tcPr>
            <w:tcW w:w="1740" w:type="dxa"/>
          </w:tcPr>
          <w:p w14:paraId="5A1AB763" w14:textId="77777777" w:rsidR="00DE792E" w:rsidRDefault="00DE792E" w:rsidP="00193BD4">
            <w:pPr>
              <w:rPr>
                <w:rFonts w:hint="eastAsia"/>
                <w:lang w:val="x-none"/>
              </w:rPr>
            </w:pPr>
            <w:r>
              <w:rPr>
                <w:rFonts w:hint="eastAsia"/>
                <w:lang w:val="x-none"/>
              </w:rPr>
              <w:t>1</w:t>
            </w:r>
          </w:p>
        </w:tc>
        <w:tc>
          <w:tcPr>
            <w:tcW w:w="1798" w:type="dxa"/>
          </w:tcPr>
          <w:p w14:paraId="4DFA26D5" w14:textId="77777777" w:rsidR="00DE792E" w:rsidRDefault="00DE792E" w:rsidP="00193BD4">
            <w:pPr>
              <w:rPr>
                <w:rFonts w:hint="eastAsia"/>
                <w:lang w:val="x-none"/>
              </w:rPr>
            </w:pPr>
            <w:r>
              <w:rPr>
                <w:rFonts w:hint="eastAsia"/>
                <w:lang w:val="x-none"/>
              </w:rPr>
              <w:t>48</w:t>
            </w:r>
          </w:p>
        </w:tc>
        <w:tc>
          <w:tcPr>
            <w:tcW w:w="2558" w:type="dxa"/>
          </w:tcPr>
          <w:p w14:paraId="10B0995E" w14:textId="77777777" w:rsidR="00DE792E" w:rsidRDefault="00DE792E" w:rsidP="00193BD4">
            <w:pPr>
              <w:rPr>
                <w:rFonts w:hint="eastAsia"/>
                <w:lang w:val="x-none"/>
              </w:rPr>
            </w:pPr>
            <w:proofErr w:type="spellStart"/>
            <w:r>
              <w:rPr>
                <w:rFonts w:hint="eastAsia"/>
                <w:lang w:val="x-none"/>
              </w:rPr>
              <w:t>heat</w:t>
            </w:r>
            <w:r>
              <w:rPr>
                <w:lang w:val="x-none"/>
              </w:rPr>
              <w:t>Map</w:t>
            </w:r>
            <w:proofErr w:type="spellEnd"/>
          </w:p>
        </w:tc>
      </w:tr>
      <w:tr w:rsidR="00DE792E" w14:paraId="4D6C7561" w14:textId="77777777" w:rsidTr="00193BD4">
        <w:tc>
          <w:tcPr>
            <w:tcW w:w="2404" w:type="dxa"/>
          </w:tcPr>
          <w:p w14:paraId="0E7E66E1" w14:textId="77777777" w:rsidR="00DE792E" w:rsidRDefault="00DE792E" w:rsidP="00193BD4">
            <w:pPr>
              <w:rPr>
                <w:rFonts w:hint="eastAsia"/>
                <w:lang w:val="x-none"/>
              </w:rPr>
            </w:pPr>
            <w:proofErr w:type="spellStart"/>
            <w:r w:rsidRPr="00B31B17">
              <w:rPr>
                <w:rFonts w:ascii="inherit" w:eastAsia="宋体" w:hAnsi="inherit" w:cs="宋体"/>
                <w:color w:val="212121"/>
                <w:kern w:val="0"/>
                <w:sz w:val="24"/>
                <w:szCs w:val="24"/>
                <w:lang w:val="x-none"/>
              </w:rPr>
              <w:t>LDBlocksShow</w:t>
            </w:r>
            <w:proofErr w:type="spellEnd"/>
            <w:r>
              <w:rPr>
                <w:rFonts w:ascii="inherit" w:eastAsia="宋体" w:hAnsi="inherit" w:cs="宋体"/>
                <w:color w:val="212121"/>
                <w:kern w:val="0"/>
                <w:sz w:val="24"/>
                <w:szCs w:val="24"/>
                <w:lang w:val="x-none"/>
              </w:rPr>
              <w:t xml:space="preserve"> 1.02</w:t>
            </w:r>
          </w:p>
        </w:tc>
        <w:tc>
          <w:tcPr>
            <w:tcW w:w="1740" w:type="dxa"/>
          </w:tcPr>
          <w:p w14:paraId="223D8C53" w14:textId="77777777" w:rsidR="00DE792E" w:rsidRDefault="00DE792E" w:rsidP="00193BD4">
            <w:pPr>
              <w:rPr>
                <w:rFonts w:hint="eastAsia"/>
                <w:lang w:val="x-none"/>
              </w:rPr>
            </w:pPr>
            <w:r>
              <w:rPr>
                <w:rFonts w:hint="eastAsia"/>
                <w:lang w:val="x-none"/>
              </w:rPr>
              <w:t>1</w:t>
            </w:r>
          </w:p>
        </w:tc>
        <w:tc>
          <w:tcPr>
            <w:tcW w:w="1798" w:type="dxa"/>
          </w:tcPr>
          <w:p w14:paraId="2E3D03AD" w14:textId="77777777" w:rsidR="00DE792E" w:rsidRDefault="00DE792E" w:rsidP="00193BD4">
            <w:pPr>
              <w:rPr>
                <w:rFonts w:hint="eastAsia"/>
                <w:lang w:val="x-none"/>
              </w:rPr>
            </w:pPr>
            <w:r>
              <w:rPr>
                <w:rFonts w:hint="eastAsia"/>
                <w:lang w:val="x-none"/>
              </w:rPr>
              <w:t>1</w:t>
            </w:r>
          </w:p>
        </w:tc>
        <w:tc>
          <w:tcPr>
            <w:tcW w:w="2558" w:type="dxa"/>
          </w:tcPr>
          <w:p w14:paraId="75C2CE2C" w14:textId="77777777" w:rsidR="00DE792E" w:rsidRDefault="00DE792E" w:rsidP="00193BD4">
            <w:pPr>
              <w:rPr>
                <w:rFonts w:hint="eastAsia"/>
                <w:lang w:val="x-none"/>
              </w:rPr>
            </w:pPr>
            <w:proofErr w:type="spellStart"/>
            <w:r>
              <w:rPr>
                <w:rFonts w:hint="eastAsia"/>
                <w:lang w:val="x-none"/>
              </w:rPr>
              <w:t>heat</w:t>
            </w:r>
            <w:r>
              <w:rPr>
                <w:lang w:val="x-none"/>
              </w:rPr>
              <w:t>Map+Block</w:t>
            </w:r>
            <w:proofErr w:type="spellEnd"/>
            <w:r>
              <w:rPr>
                <w:lang w:val="x-none"/>
              </w:rPr>
              <w:t>+</w:t>
            </w:r>
            <w:r>
              <w:rPr>
                <w:rFonts w:hint="eastAsia"/>
                <w:lang w:val="x-none"/>
              </w:rPr>
              <w:t>(</w:t>
            </w:r>
            <w:r>
              <w:rPr>
                <w:lang w:val="x-none"/>
              </w:rPr>
              <w:t>GAWS)</w:t>
            </w:r>
          </w:p>
        </w:tc>
      </w:tr>
    </w:tbl>
    <w:p w14:paraId="7896A42E" w14:textId="77777777" w:rsidR="00DE792E" w:rsidRDefault="00DE792E" w:rsidP="00A25C67">
      <w:pPr>
        <w:rPr>
          <w:rFonts w:hint="eastAsia"/>
        </w:rPr>
      </w:pPr>
    </w:p>
    <w:p w14:paraId="7304EBDE" w14:textId="4083924D" w:rsidR="009C7597" w:rsidRPr="009C7597" w:rsidRDefault="009C7597" w:rsidP="00A25C67">
      <w:pPr>
        <w:rPr>
          <w:rFonts w:hint="eastAsia"/>
        </w:rPr>
      </w:pPr>
    </w:p>
    <w:p w14:paraId="11A998E5" w14:textId="682E5040" w:rsidR="00974E76" w:rsidRPr="009B32B8" w:rsidRDefault="007C23A4" w:rsidP="00974E76">
      <w:pPr>
        <w:pStyle w:val="1"/>
      </w:pPr>
      <w:bookmarkStart w:id="3" w:name="_Toc34131457"/>
      <w:r>
        <w:rPr>
          <w:rFonts w:hint="eastAsia"/>
        </w:rPr>
        <w:lastRenderedPageBreak/>
        <w:t>下载</w:t>
      </w:r>
      <w:r w:rsidR="00974E76">
        <w:rPr>
          <w:rFonts w:hint="eastAsia"/>
        </w:rPr>
        <w:t>安装</w:t>
      </w:r>
      <w:bookmarkEnd w:id="3"/>
    </w:p>
    <w:p w14:paraId="1256F3E8" w14:textId="77777777" w:rsidR="007C23A4" w:rsidRPr="00951622" w:rsidRDefault="007C23A4" w:rsidP="006410DE">
      <w:pPr>
        <w:pStyle w:val="2"/>
        <w:rPr>
          <w:rFonts w:ascii="Times New Roman" w:hAnsi="Times New Roman"/>
          <w:sz w:val="24"/>
          <w:szCs w:val="24"/>
        </w:rPr>
      </w:pPr>
      <w:bookmarkStart w:id="4" w:name="_Toc34131458"/>
      <w:r w:rsidRPr="00951622">
        <w:rPr>
          <w:rFonts w:ascii="Times New Roman" w:hAnsi="Times New Roman" w:hint="eastAsia"/>
          <w:sz w:val="24"/>
          <w:szCs w:val="24"/>
        </w:rPr>
        <w:t>下载：</w:t>
      </w:r>
      <w:bookmarkEnd w:id="4"/>
      <w:r w:rsidRPr="00951622">
        <w:rPr>
          <w:rFonts w:ascii="Times New Roman" w:hAnsi="Times New Roman" w:hint="eastAsia"/>
          <w:sz w:val="24"/>
          <w:szCs w:val="24"/>
        </w:rPr>
        <w:t xml:space="preserve"> </w:t>
      </w:r>
    </w:p>
    <w:p w14:paraId="2E2D2085" w14:textId="31B5464E" w:rsidR="007C23A4" w:rsidRPr="00951622" w:rsidRDefault="007C23A4" w:rsidP="007C23A4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后期将会在</w:t>
      </w:r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github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网址部署，可以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it</w:t>
      </w:r>
      <w:proofErr w:type="spellEnd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clone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等下载</w:t>
      </w:r>
      <w:proofErr w:type="spellEnd"/>
    </w:p>
    <w:p w14:paraId="7A328983" w14:textId="481D0232" w:rsidR="007C23A4" w:rsidRDefault="007C23A4" w:rsidP="007C23A4">
      <w:pPr>
        <w:ind w:firstLineChars="300" w:firstLine="630"/>
      </w:pPr>
      <w:r>
        <w:t xml:space="preserve">https://github.com/BGI-shenzhen/LDBlockShow/ </w:t>
      </w:r>
    </w:p>
    <w:p w14:paraId="6E3C0D70" w14:textId="3AC137AE" w:rsidR="007C23A4" w:rsidRPr="006410DE" w:rsidRDefault="007C23A4" w:rsidP="006410DE">
      <w:pPr>
        <w:pStyle w:val="2"/>
        <w:rPr>
          <w:rFonts w:ascii="Times New Roman" w:hAnsi="Times New Roman"/>
          <w:sz w:val="24"/>
          <w:szCs w:val="24"/>
        </w:rPr>
      </w:pPr>
      <w:bookmarkStart w:id="5" w:name="_Toc34131459"/>
      <w:r w:rsidRPr="006410DE">
        <w:rPr>
          <w:rFonts w:ascii="Times New Roman" w:hAnsi="Times New Roman" w:hint="eastAsia"/>
          <w:sz w:val="24"/>
          <w:szCs w:val="24"/>
        </w:rPr>
        <w:t>安装：</w:t>
      </w:r>
      <w:bookmarkEnd w:id="5"/>
    </w:p>
    <w:p w14:paraId="576BAACF" w14:textId="29140C7D" w:rsidR="007C23A4" w:rsidRDefault="007C23A4" w:rsidP="006410DE">
      <w:pPr>
        <w:ind w:firstLineChars="100" w:firstLine="210"/>
      </w:pPr>
      <w:r w:rsidRPr="006410DE">
        <w:rPr>
          <w:rFonts w:hint="eastAsia"/>
          <w:b/>
          <w:bCs/>
        </w:rPr>
        <w:t>方法1</w:t>
      </w:r>
      <w:r>
        <w:t xml:space="preserve"> </w:t>
      </w:r>
      <w:r w:rsidR="006410DE">
        <w:t xml:space="preserve"> </w:t>
      </w:r>
      <w:proofErr w:type="spellStart"/>
      <w:r>
        <w:t>linux</w:t>
      </w:r>
      <w:proofErr w:type="spellEnd"/>
      <w:r>
        <w:t xml:space="preserve">/Unix  </w:t>
      </w:r>
      <w:r>
        <w:rPr>
          <w:rFonts w:hint="eastAsia"/>
        </w:rPr>
        <w:t>和</w:t>
      </w:r>
      <w:proofErr w:type="spellStart"/>
      <w:r>
        <w:t>macOS</w:t>
      </w:r>
      <w:proofErr w:type="spellEnd"/>
      <w:r>
        <w:t xml:space="preserve"> </w:t>
      </w:r>
      <w:r>
        <w:rPr>
          <w:rFonts w:hint="eastAsia"/>
        </w:rPr>
        <w:t>下的</w:t>
      </w:r>
    </w:p>
    <w:p w14:paraId="1617CABE" w14:textId="012FD8E7" w:rsidR="007C23A4" w:rsidRPr="007C23A4" w:rsidRDefault="00AE2FF8" w:rsidP="007C23A4">
      <w:r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39D292E6" wp14:editId="37E43F65">
                <wp:simplePos x="0" y="0"/>
                <wp:positionH relativeFrom="margin">
                  <wp:posOffset>151765</wp:posOffset>
                </wp:positionH>
                <wp:positionV relativeFrom="paragraph">
                  <wp:posOffset>219075</wp:posOffset>
                </wp:positionV>
                <wp:extent cx="4585970" cy="965200"/>
                <wp:effectExtent l="0" t="0" r="24130" b="25400"/>
                <wp:wrapTopAndBottom/>
                <wp:docPr id="3" name="矩形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85970" cy="965200"/>
                        </a:xfrm>
                        <a:prstGeom prst="rect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2">
                          <a:schemeClr val="accent1"/>
                        </a:fillRef>
                        <a:effectRef idx="1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1F8E164" w14:textId="0A58DB03" w:rsidR="00AE2FF8" w:rsidRPr="00AE2FF8" w:rsidRDefault="00AE2FF8" w:rsidP="00AE2FF8">
                            <w:r>
                              <w:t xml:space="preserve">    </w:t>
                            </w:r>
                            <w:r w:rsidRPr="00AE2FF8">
                              <w:t>git clone https://github.com/BGI-shenzhen/LDBlockShow.git</w:t>
                            </w:r>
                          </w:p>
                          <w:p w14:paraId="23EB9245" w14:textId="77777777" w:rsidR="00AE2FF8" w:rsidRPr="00AE2FF8" w:rsidRDefault="00AE2FF8" w:rsidP="00AE2FF8">
                            <w:r w:rsidRPr="00AE2FF8">
                              <w:t xml:space="preserve">    </w:t>
                            </w:r>
                            <w:proofErr w:type="spellStart"/>
                            <w:proofErr w:type="gramStart"/>
                            <w:r w:rsidRPr="00AE2FF8">
                              <w:t>chmod</w:t>
                            </w:r>
                            <w:proofErr w:type="spellEnd"/>
                            <w:proofErr w:type="gramEnd"/>
                            <w:r w:rsidRPr="00AE2FF8">
                              <w:t xml:space="preserve"> 755 configure; ./configure;</w:t>
                            </w:r>
                          </w:p>
                          <w:p w14:paraId="1F572BD9" w14:textId="77777777" w:rsidR="00AE2FF8" w:rsidRPr="00AE2FF8" w:rsidRDefault="00AE2FF8" w:rsidP="00AE2FF8">
                            <w:r w:rsidRPr="00AE2FF8">
                              <w:t xml:space="preserve">    make;</w:t>
                            </w:r>
                          </w:p>
                          <w:p w14:paraId="22E8B9CB" w14:textId="23A0BFF4" w:rsidR="00AE2FF8" w:rsidRPr="00AE2FF8" w:rsidRDefault="00AE2FF8" w:rsidP="00AE2FF8">
                            <w:r w:rsidRPr="00AE2FF8">
                              <w:t xml:space="preserve">    </w:t>
                            </w:r>
                            <w:proofErr w:type="gramStart"/>
                            <w:r w:rsidRPr="00AE2FF8">
                              <w:t xml:space="preserve">mv  </w:t>
                            </w:r>
                            <w:proofErr w:type="spellStart"/>
                            <w:r w:rsidRPr="00AE2FF8">
                              <w:t>LDBlockShow</w:t>
                            </w:r>
                            <w:proofErr w:type="spellEnd"/>
                            <w:proofErr w:type="gramEnd"/>
                            <w:r w:rsidRPr="00AE2FF8">
                              <w:t xml:space="preserve">  bin/;    #     [</w:t>
                            </w:r>
                            <w:proofErr w:type="spellStart"/>
                            <w:r w:rsidRPr="00AE2FF8">
                              <w:t>rm</w:t>
                            </w:r>
                            <w:proofErr w:type="spellEnd"/>
                            <w:r w:rsidRPr="00AE2FF8">
                              <w:t xml:space="preserve"> *.o]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9D292E6" id="矩形 3" o:spid="_x0000_s1026" style="position:absolute;left:0;text-align:left;margin-left:11.95pt;margin-top:17.25pt;width:361.1pt;height:76pt;z-index:2516715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" fillcolor="#91bce3 [2164]" strokecolor="#5b9bd5 [3204]" strokeweight=".5pt">
                <v:fill color2="#7aaddd [2612]" rotate="t" colors="0 #b1cbe9;.5 #a3c1e5;1 #92b9e4" focus="100%" type="gradient">
                  <o:fill v:ext="view" type="gradientUnscaled"/>
                </v:fill>
                <v:textbox>
                  <w:txbxContent>
                    <w:p w14:paraId="61F8E164" w14:textId="0A58DB03" w:rsidR="00AE2FF8" w:rsidRPr="00AE2FF8" w:rsidRDefault="00AE2FF8" w:rsidP="00AE2FF8">
                      <w:r>
                        <w:t xml:space="preserve">    </w:t>
                      </w:r>
                      <w:r w:rsidRPr="00AE2FF8">
                        <w:t>git clone https://github.com/BGI-shenzhen/LDBlockShow.git</w:t>
                      </w:r>
                    </w:p>
                    <w:p w14:paraId="23EB9245" w14:textId="77777777" w:rsidR="00AE2FF8" w:rsidRPr="00AE2FF8" w:rsidRDefault="00AE2FF8" w:rsidP="00AE2FF8">
                      <w:r w:rsidRPr="00AE2FF8">
                        <w:t xml:space="preserve">    </w:t>
                      </w:r>
                      <w:proofErr w:type="spellStart"/>
                      <w:proofErr w:type="gramStart"/>
                      <w:r w:rsidRPr="00AE2FF8">
                        <w:t>chmod</w:t>
                      </w:r>
                      <w:proofErr w:type="spellEnd"/>
                      <w:proofErr w:type="gramEnd"/>
                      <w:r w:rsidRPr="00AE2FF8">
                        <w:t xml:space="preserve"> 755 configure; ./configure;</w:t>
                      </w:r>
                    </w:p>
                    <w:p w14:paraId="1F572BD9" w14:textId="77777777" w:rsidR="00AE2FF8" w:rsidRPr="00AE2FF8" w:rsidRDefault="00AE2FF8" w:rsidP="00AE2FF8">
                      <w:r w:rsidRPr="00AE2FF8">
                        <w:t xml:space="preserve">    make;</w:t>
                      </w:r>
                    </w:p>
                    <w:p w14:paraId="22E8B9CB" w14:textId="23A0BFF4" w:rsidR="00AE2FF8" w:rsidRPr="00AE2FF8" w:rsidRDefault="00AE2FF8" w:rsidP="00AE2FF8">
                      <w:r w:rsidRPr="00AE2FF8">
                        <w:t xml:space="preserve">    </w:t>
                      </w:r>
                      <w:proofErr w:type="gramStart"/>
                      <w:r w:rsidRPr="00AE2FF8">
                        <w:t xml:space="preserve">mv  </w:t>
                      </w:r>
                      <w:proofErr w:type="spellStart"/>
                      <w:r w:rsidRPr="00AE2FF8">
                        <w:t>LDBlockShow</w:t>
                      </w:r>
                      <w:proofErr w:type="spellEnd"/>
                      <w:proofErr w:type="gramEnd"/>
                      <w:r w:rsidRPr="00AE2FF8">
                        <w:t xml:space="preserve">  bin/;    #     [</w:t>
                      </w:r>
                      <w:proofErr w:type="spellStart"/>
                      <w:r w:rsidRPr="00AE2FF8">
                        <w:t>rm</w:t>
                      </w:r>
                      <w:proofErr w:type="spellEnd"/>
                      <w:r w:rsidRPr="00AE2FF8">
                        <w:t xml:space="preserve"> *.o]</w:t>
                      </w:r>
                    </w:p>
                  </w:txbxContent>
                </v:textbox>
                <w10:wrap type="topAndBottom" anchorx="margin"/>
              </v:rect>
            </w:pict>
          </mc:Fallback>
        </mc:AlternateContent>
      </w:r>
    </w:p>
    <w:p w14:paraId="74E33A20" w14:textId="138B70F3" w:rsidR="007C23A4" w:rsidRDefault="007C23A4" w:rsidP="007C23A4">
      <w:r>
        <w:t>**</w:t>
      </w:r>
      <w:r w:rsidR="007E407E">
        <w:rPr>
          <w:rFonts w:hint="eastAsia"/>
        </w:rPr>
        <w:t>No</w:t>
      </w:r>
      <w:r w:rsidR="007E407E">
        <w:t>te</w:t>
      </w:r>
      <w:r>
        <w:t xml:space="preserve">:** </w:t>
      </w:r>
      <w:r>
        <w:rPr>
          <w:rFonts w:hint="eastAsia"/>
        </w:rPr>
        <w:t>最后lin</w:t>
      </w:r>
      <w:r>
        <w:t>k</w:t>
      </w:r>
      <w:r>
        <w:rPr>
          <w:rFonts w:hint="eastAsia"/>
        </w:rPr>
        <w:t>失败的话</w:t>
      </w:r>
      <w:r>
        <w:t>,</w:t>
      </w:r>
      <w:proofErr w:type="gramStart"/>
      <w:r>
        <w:rPr>
          <w:rFonts w:hint="eastAsia"/>
        </w:rPr>
        <w:t>可以试重装</w:t>
      </w:r>
      <w:proofErr w:type="gramEnd"/>
      <w:r>
        <w:rPr>
          <w:rFonts w:hint="eastAsia"/>
        </w:rPr>
        <w:t xml:space="preserve">安装 </w:t>
      </w:r>
      <w:proofErr w:type="spellStart"/>
      <w:r>
        <w:rPr>
          <w:rFonts w:hint="eastAsia"/>
        </w:rPr>
        <w:t>z</w:t>
      </w:r>
      <w:r>
        <w:t>lib</w:t>
      </w:r>
      <w:proofErr w:type="spellEnd"/>
      <w:r>
        <w:rPr>
          <w:rFonts w:hint="eastAsia"/>
        </w:rPr>
        <w:t>库</w:t>
      </w:r>
      <w:r>
        <w:t>(https://zlib.net/)</w:t>
      </w:r>
    </w:p>
    <w:p w14:paraId="4C39E6AB" w14:textId="2EB1CCCF" w:rsidR="007C23A4" w:rsidRDefault="007C23A4" w:rsidP="007C23A4"/>
    <w:p w14:paraId="687240E0" w14:textId="79FAD1B6" w:rsidR="007C23A4" w:rsidRDefault="00931756" w:rsidP="009520C3"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F0B16B3" wp14:editId="40B7287D">
                <wp:simplePos x="0" y="0"/>
                <wp:positionH relativeFrom="column">
                  <wp:posOffset>256032</wp:posOffset>
                </wp:positionH>
                <wp:positionV relativeFrom="paragraph">
                  <wp:posOffset>226111</wp:posOffset>
                </wp:positionV>
                <wp:extent cx="4585970" cy="1059815"/>
                <wp:effectExtent l="0" t="0" r="24130" b="26035"/>
                <wp:wrapTopAndBottom/>
                <wp:docPr id="8" name="矩形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85970" cy="1059815"/>
                        </a:xfrm>
                        <a:prstGeom prst="rect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2">
                          <a:schemeClr val="accent1"/>
                        </a:fillRef>
                        <a:effectRef idx="1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0E962AB" w14:textId="77777777" w:rsidR="00173BA3" w:rsidRDefault="00173BA3" w:rsidP="009520C3">
                            <w:r>
                              <w:t xml:space="preserve">     </w:t>
                            </w:r>
                            <w:proofErr w:type="gramStart"/>
                            <w:r>
                              <w:t>tar</w:t>
                            </w:r>
                            <w:proofErr w:type="gramEnd"/>
                            <w:r>
                              <w:t xml:space="preserve"> -zxvf  LDBlockShowXXX.tar.gz</w:t>
                            </w:r>
                          </w:p>
                          <w:p w14:paraId="147AEFD9" w14:textId="10E35C11" w:rsidR="00173BA3" w:rsidRDefault="00173BA3" w:rsidP="009520C3">
                            <w:r>
                              <w:t xml:space="preserve">     cd LDBlockShowXXX;</w:t>
                            </w:r>
                          </w:p>
                          <w:p w14:paraId="4B501460" w14:textId="57BCB67E" w:rsidR="00173BA3" w:rsidRDefault="00173BA3" w:rsidP="009520C3">
                            <w:r>
                              <w:t xml:space="preserve">     cd src;</w:t>
                            </w:r>
                          </w:p>
                          <w:p w14:paraId="5A2A8339" w14:textId="74E4EB00" w:rsidR="00173BA3" w:rsidRDefault="00173BA3" w:rsidP="009520C3">
                            <w:r>
                              <w:t xml:space="preserve">     </w:t>
                            </w:r>
                            <w:proofErr w:type="gramStart"/>
                            <w:r>
                              <w:t>make ;</w:t>
                            </w:r>
                            <w:proofErr w:type="gramEnd"/>
                            <w:r>
                              <w:t xml:space="preserve"> make clean                     # or [sh make.sh]</w:t>
                            </w:r>
                          </w:p>
                          <w:p w14:paraId="2BF909DC" w14:textId="2EC88D25" w:rsidR="00173BA3" w:rsidRDefault="00173BA3" w:rsidP="009520C3">
                            <w:r>
                              <w:t xml:space="preserve">     ../bin/LDBlockShow</w:t>
                            </w:r>
                          </w:p>
                          <w:p w14:paraId="67A743E0" w14:textId="7D3BF9C1" w:rsidR="00173BA3" w:rsidRPr="007C23A4" w:rsidRDefault="00173BA3" w:rsidP="009520C3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F0B16B3" id="矩形 8" o:spid="_x0000_s1027" style="position:absolute;left:0;text-align:left;margin-left:20.15pt;margin-top:17.8pt;width:361.1pt;height:83.4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" fillcolor="#91bce3 [2164]" strokecolor="#5b9bd5 [3204]" strokeweight=".5pt">
                <v:fill color2="#7aaddd [2612]" rotate="t" colors="0 #b1cbe9;.5 #a3c1e5;1 #92b9e4" focus="100%" type="gradient">
                  <o:fill v:ext="view" type="gradientUnscaled"/>
                </v:fill>
                <v:textbox>
                  <w:txbxContent>
                    <w:p w14:paraId="00E962AB" w14:textId="77777777" w:rsidR="00173BA3" w:rsidRDefault="00173BA3" w:rsidP="009520C3">
                      <w:r>
                        <w:t xml:space="preserve">     </w:t>
                      </w:r>
                      <w:proofErr w:type="gramStart"/>
                      <w:r>
                        <w:t>tar</w:t>
                      </w:r>
                      <w:proofErr w:type="gramEnd"/>
                      <w:r>
                        <w:t xml:space="preserve"> -zxvf  LDBlockShowXXX.tar.gz</w:t>
                      </w:r>
                    </w:p>
                    <w:p w14:paraId="147AEFD9" w14:textId="10E35C11" w:rsidR="00173BA3" w:rsidRDefault="00173BA3" w:rsidP="009520C3">
                      <w:r>
                        <w:t xml:space="preserve">     cd LDBlockShowXXX;</w:t>
                      </w:r>
                    </w:p>
                    <w:p w14:paraId="4B501460" w14:textId="57BCB67E" w:rsidR="00173BA3" w:rsidRDefault="00173BA3" w:rsidP="009520C3">
                      <w:r>
                        <w:t xml:space="preserve">     cd src;</w:t>
                      </w:r>
                    </w:p>
                    <w:p w14:paraId="5A2A8339" w14:textId="74E4EB00" w:rsidR="00173BA3" w:rsidRDefault="00173BA3" w:rsidP="009520C3">
                      <w:r>
                        <w:t xml:space="preserve">     </w:t>
                      </w:r>
                      <w:proofErr w:type="gramStart"/>
                      <w:r>
                        <w:t>make ;</w:t>
                      </w:r>
                      <w:proofErr w:type="gramEnd"/>
                      <w:r>
                        <w:t xml:space="preserve"> make clean                     # or [sh make.sh]</w:t>
                      </w:r>
                    </w:p>
                    <w:p w14:paraId="2BF909DC" w14:textId="2EC88D25" w:rsidR="00173BA3" w:rsidRDefault="00173BA3" w:rsidP="009520C3">
                      <w:r>
                        <w:t xml:space="preserve">     ../bin/LDBlockShow</w:t>
                      </w:r>
                    </w:p>
                    <w:p w14:paraId="67A743E0" w14:textId="7D3BF9C1" w:rsidR="00173BA3" w:rsidRPr="007C23A4" w:rsidRDefault="00173BA3" w:rsidP="009520C3"/>
                  </w:txbxContent>
                </v:textbox>
                <w10:wrap type="topAndBottom"/>
              </v:rect>
            </w:pict>
          </mc:Fallback>
        </mc:AlternateContent>
      </w:r>
      <w:r w:rsidR="009520C3" w:rsidRPr="006410DE">
        <w:rPr>
          <w:rFonts w:hint="eastAsia"/>
          <w:b/>
          <w:bCs/>
        </w:rPr>
        <w:t>方法</w:t>
      </w:r>
      <w:r w:rsidR="009520C3" w:rsidRPr="006410DE">
        <w:rPr>
          <w:b/>
          <w:bCs/>
        </w:rPr>
        <w:t>2</w:t>
      </w:r>
      <w:r w:rsidR="006410DE">
        <w:rPr>
          <w:b/>
          <w:bCs/>
        </w:rPr>
        <w:t xml:space="preserve"> </w:t>
      </w:r>
      <w:r w:rsidR="009520C3">
        <w:t xml:space="preserve"> </w:t>
      </w:r>
      <w:proofErr w:type="spellStart"/>
      <w:r w:rsidR="009520C3">
        <w:t>linux</w:t>
      </w:r>
      <w:proofErr w:type="spellEnd"/>
      <w:r w:rsidR="009520C3">
        <w:t xml:space="preserve">/Unix  </w:t>
      </w:r>
      <w:r w:rsidR="009520C3">
        <w:rPr>
          <w:rFonts w:hint="eastAsia"/>
        </w:rPr>
        <w:t>和</w:t>
      </w:r>
      <w:proofErr w:type="spellStart"/>
      <w:r w:rsidR="009520C3">
        <w:t>macOS</w:t>
      </w:r>
      <w:proofErr w:type="spellEnd"/>
      <w:r w:rsidR="009520C3">
        <w:t xml:space="preserve"> </w:t>
      </w:r>
      <w:r w:rsidR="009520C3">
        <w:rPr>
          <w:rFonts w:hint="eastAsia"/>
        </w:rPr>
        <w:t>下的</w:t>
      </w:r>
    </w:p>
    <w:p w14:paraId="5D55224C" w14:textId="77777777" w:rsidR="00931756" w:rsidRDefault="00931756" w:rsidP="009520C3"/>
    <w:p w14:paraId="1ADEB43B" w14:textId="77777777" w:rsidR="009520C3" w:rsidRDefault="009520C3" w:rsidP="009520C3">
      <w:r>
        <w:t>**</w:t>
      </w:r>
      <w:r>
        <w:rPr>
          <w:rFonts w:hint="eastAsia"/>
        </w:rPr>
        <w:t>No</w:t>
      </w:r>
      <w:r>
        <w:t xml:space="preserve">te:** </w:t>
      </w:r>
      <w:r>
        <w:rPr>
          <w:rFonts w:hint="eastAsia"/>
        </w:rPr>
        <w:t>最后lin</w:t>
      </w:r>
      <w:r>
        <w:t>k</w:t>
      </w:r>
      <w:r>
        <w:rPr>
          <w:rFonts w:hint="eastAsia"/>
        </w:rPr>
        <w:t>失败的话</w:t>
      </w:r>
      <w:r>
        <w:t>,</w:t>
      </w:r>
      <w:proofErr w:type="gramStart"/>
      <w:r>
        <w:rPr>
          <w:rFonts w:hint="eastAsia"/>
        </w:rPr>
        <w:t>可以试重装</w:t>
      </w:r>
      <w:proofErr w:type="gramEnd"/>
      <w:r>
        <w:rPr>
          <w:rFonts w:hint="eastAsia"/>
        </w:rPr>
        <w:t xml:space="preserve">安装 </w:t>
      </w:r>
      <w:proofErr w:type="spellStart"/>
      <w:r>
        <w:rPr>
          <w:rFonts w:hint="eastAsia"/>
        </w:rPr>
        <w:t>z</w:t>
      </w:r>
      <w:r>
        <w:t>lib</w:t>
      </w:r>
      <w:proofErr w:type="spellEnd"/>
      <w:r>
        <w:rPr>
          <w:rFonts w:hint="eastAsia"/>
        </w:rPr>
        <w:t>库</w:t>
      </w:r>
      <w:r>
        <w:t>(https://zlib.net/)</w:t>
      </w:r>
    </w:p>
    <w:p w14:paraId="75214819" w14:textId="77777777" w:rsidR="009520C3" w:rsidRDefault="009520C3" w:rsidP="007C23A4"/>
    <w:p w14:paraId="28C3CA01" w14:textId="065B2338" w:rsidR="006410DE" w:rsidRPr="006410DE" w:rsidRDefault="009520C3" w:rsidP="009520C3">
      <w:pPr>
        <w:rPr>
          <w:b/>
          <w:bCs/>
        </w:rPr>
      </w:pPr>
      <w:r w:rsidRPr="006410DE">
        <w:rPr>
          <w:rFonts w:hint="eastAsia"/>
          <w:b/>
          <w:bCs/>
        </w:rPr>
        <w:t>方法3</w:t>
      </w:r>
      <w:r w:rsidRPr="006410DE">
        <w:rPr>
          <w:b/>
          <w:bCs/>
        </w:rPr>
        <w:t xml:space="preserve"> </w:t>
      </w:r>
      <w:r w:rsidR="006410DE">
        <w:rPr>
          <w:b/>
          <w:bCs/>
        </w:rPr>
        <w:t xml:space="preserve">   </w:t>
      </w:r>
    </w:p>
    <w:p w14:paraId="1431ECD4" w14:textId="3BAAF69D" w:rsidR="009520C3" w:rsidRDefault="009520C3" w:rsidP="009520C3">
      <w:r>
        <w:rPr>
          <w:rFonts w:hint="eastAsia"/>
        </w:rPr>
        <w:t>我们可以提供了</w:t>
      </w:r>
      <w:r>
        <w:t xml:space="preserve"> </w:t>
      </w:r>
      <w:proofErr w:type="spellStart"/>
      <w:r>
        <w:t>linux</w:t>
      </w:r>
      <w:proofErr w:type="spellEnd"/>
      <w:r>
        <w:t xml:space="preserve">/Unix </w:t>
      </w:r>
      <w:r>
        <w:rPr>
          <w:rFonts w:hint="eastAsia"/>
        </w:rPr>
        <w:t>下6</w:t>
      </w:r>
      <w:r>
        <w:t>4</w:t>
      </w:r>
      <w:r>
        <w:rPr>
          <w:rFonts w:hint="eastAsia"/>
        </w:rPr>
        <w:t>位的静态编译，</w:t>
      </w:r>
      <w:r>
        <w:t xml:space="preserve">   </w:t>
      </w:r>
      <w:r>
        <w:rPr>
          <w:rFonts w:hint="eastAsia"/>
        </w:rPr>
        <w:t>可以解压直接运行，</w:t>
      </w:r>
      <w:proofErr w:type="gramStart"/>
      <w:r>
        <w:rPr>
          <w:rFonts w:hint="eastAsia"/>
        </w:rPr>
        <w:t>若如果</w:t>
      </w:r>
      <w:proofErr w:type="gramEnd"/>
      <w:r>
        <w:rPr>
          <w:rFonts w:hint="eastAsia"/>
        </w:rPr>
        <w:t>存在安装麻烦的话，可以直接联系我~</w:t>
      </w:r>
    </w:p>
    <w:p w14:paraId="5B753D92" w14:textId="0780C23F" w:rsidR="00BC362B" w:rsidRPr="007C23A4" w:rsidRDefault="00BC362B" w:rsidP="00A25C67"/>
    <w:p w14:paraId="3DA736D1" w14:textId="2DF27A2E" w:rsidR="00A25C67" w:rsidRDefault="00CF7387" w:rsidP="00A25C67">
      <w:pPr>
        <w:pStyle w:val="1"/>
      </w:pPr>
      <w:bookmarkStart w:id="6" w:name="_Toc34131460"/>
      <w:r>
        <w:rPr>
          <w:rFonts w:hint="eastAsia"/>
        </w:rPr>
        <w:t>参数说明</w:t>
      </w:r>
      <w:bookmarkEnd w:id="6"/>
    </w:p>
    <w:p w14:paraId="55A5606A" w14:textId="22B2EBDB" w:rsidR="00CF7387" w:rsidRDefault="00CF7387" w:rsidP="00CF7387"/>
    <w:p w14:paraId="450F071A" w14:textId="530FA1FA" w:rsidR="00951622" w:rsidRPr="00951622" w:rsidRDefault="00951622" w:rsidP="00CF738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除了主程序</w:t>
      </w:r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how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之外，我同时也提供多了一个</w:t>
      </w:r>
      <w:proofErr w:type="spellEnd"/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ShowLDSVG</w:t>
      </w:r>
      <w:proofErr w:type="spellEnd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程序，用户若对</w:t>
      </w:r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how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输出的结果做一些细节调整，或者添加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WAS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等其它信息，可以再运行</w:t>
      </w:r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ShowLDSVG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美化结果，丰富图片结果</w:t>
      </w:r>
      <w:proofErr w:type="spellEnd"/>
    </w:p>
    <w:p w14:paraId="6C0394CD" w14:textId="2A42FC4C" w:rsidR="00951622" w:rsidRDefault="00951622" w:rsidP="00951622">
      <w:pPr>
        <w:pStyle w:val="2"/>
        <w:rPr>
          <w:rFonts w:ascii="Times New Roman" w:hAnsi="Times New Roman"/>
          <w:sz w:val="24"/>
          <w:szCs w:val="24"/>
        </w:rPr>
      </w:pPr>
      <w:bookmarkStart w:id="7" w:name="_Toc34131461"/>
      <w:proofErr w:type="spellStart"/>
      <w:r w:rsidRPr="00951622">
        <w:rPr>
          <w:rFonts w:ascii="Times New Roman" w:hAnsi="Times New Roman"/>
          <w:sz w:val="24"/>
          <w:szCs w:val="24"/>
        </w:rPr>
        <w:lastRenderedPageBreak/>
        <w:t>LDBlockShow</w:t>
      </w:r>
      <w:proofErr w:type="spellEnd"/>
      <w:r w:rsidRPr="006410DE">
        <w:rPr>
          <w:rFonts w:ascii="Times New Roman" w:hAnsi="Times New Roman" w:hint="eastAsia"/>
          <w:sz w:val="24"/>
          <w:szCs w:val="24"/>
        </w:rPr>
        <w:t>：</w:t>
      </w:r>
      <w:bookmarkEnd w:id="7"/>
    </w:p>
    <w:p w14:paraId="5CF93D18" w14:textId="66F800A7" w:rsidR="00951622" w:rsidRDefault="00951622" w:rsidP="00951622">
      <w:pPr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</w:pPr>
      <w:r w:rsidRPr="00951622"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  <w:t>简要参数</w:t>
      </w:r>
    </w:p>
    <w:p w14:paraId="533DEF58" w14:textId="77777777" w:rsidR="00951622" w:rsidRPr="00951622" w:rsidRDefault="00951622" w:rsidP="00951622">
      <w:pPr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</w:pPr>
    </w:p>
    <w:p w14:paraId="7ABA7881" w14:textId="7BDE0F65" w:rsidR="00D53161" w:rsidRPr="00951622" w:rsidRDefault="00D53161" w:rsidP="00CF738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程序</w:t>
      </w:r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how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其中程序只须要一个输入文件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In</w:t>
      </w:r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.vcf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和指定区域就可以计算并画出对应的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eatMap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图，很中画图的参数除了默认之外，还会根据文件的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SNP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数据自动优化。</w:t>
      </w:r>
      <w:r w:rsidR="00951622"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如下是程序</w:t>
      </w:r>
      <w:proofErr w:type="spellEnd"/>
      <w:r w:rsidR="00951622"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951622"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how</w:t>
      </w:r>
      <w:r w:rsidR="00951622"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简要参数</w:t>
      </w:r>
      <w:proofErr w:type="spellEnd"/>
      <w:r w:rsidR="00951622"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</w:t>
      </w:r>
    </w:p>
    <w:p w14:paraId="5857FD16" w14:textId="77777777" w:rsidR="006B1FC5" w:rsidRDefault="006B1FC5" w:rsidP="00CF7387"/>
    <w:p w14:paraId="02E01F72" w14:textId="3A3CC21A" w:rsidR="006206B8" w:rsidRDefault="006206B8" w:rsidP="00CF7387"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2DFDCF9F" wp14:editId="639E31D7">
                <wp:simplePos x="0" y="0"/>
                <wp:positionH relativeFrom="margin">
                  <wp:posOffset>-140970</wp:posOffset>
                </wp:positionH>
                <wp:positionV relativeFrom="paragraph">
                  <wp:posOffset>36195</wp:posOffset>
                </wp:positionV>
                <wp:extent cx="5975350" cy="2808605"/>
                <wp:effectExtent l="0" t="0" r="25400" b="10795"/>
                <wp:wrapTopAndBottom/>
                <wp:docPr id="2" name="矩形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75350" cy="2808605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1A8A255" w14:textId="77777777" w:rsidR="00173BA3" w:rsidRDefault="00173BA3" w:rsidP="00D53161">
                            <w:r>
                              <w:t>[heweiming@cngb-ologin-25 bin]</w:t>
                            </w:r>
                            <w:proofErr w:type="gramStart"/>
                            <w:r>
                              <w:t>$ ./</w:t>
                            </w:r>
                            <w:proofErr w:type="gramEnd"/>
                            <w:r>
                              <w:t>LDBlockShow</w:t>
                            </w:r>
                          </w:p>
                          <w:p w14:paraId="6D68809A" w14:textId="77777777" w:rsidR="00173BA3" w:rsidRDefault="00173BA3" w:rsidP="00D53161"/>
                          <w:p w14:paraId="5D1A792C" w14:textId="64002A23" w:rsidR="00173BA3" w:rsidRDefault="00173BA3" w:rsidP="00D53161">
                            <w:r>
                              <w:tab/>
                              <w:t xml:space="preserve">Usage: </w:t>
                            </w:r>
                            <w:proofErr w:type="gramStart"/>
                            <w:r>
                              <w:t>LDBlockShow  -</w:t>
                            </w:r>
                            <w:proofErr w:type="gramEnd"/>
                            <w:r>
                              <w:t>InVCF  &lt;in.vcf.gz&gt; -OutPut &lt;outPrefix&gt;  -Region  chr1:10000:20000</w:t>
                            </w:r>
                          </w:p>
                          <w:p w14:paraId="5BA7761B" w14:textId="77777777" w:rsidR="00173BA3" w:rsidRDefault="00173BA3" w:rsidP="00D53161"/>
                          <w:p w14:paraId="426AE3F1" w14:textId="77777777" w:rsidR="00173BA3" w:rsidRDefault="00173BA3" w:rsidP="00D53161">
                            <w:r>
                              <w:tab/>
                            </w:r>
                            <w:r>
                              <w:tab/>
                              <w:t>-InVCF        &lt;str&gt;     Input SNP VCF Format</w:t>
                            </w:r>
                          </w:p>
                          <w:p w14:paraId="19B7713D" w14:textId="77777777" w:rsidR="00173BA3" w:rsidRDefault="00173BA3" w:rsidP="00D53161">
                            <w:r>
                              <w:tab/>
                            </w:r>
                            <w:r>
                              <w:tab/>
                              <w:t>-OutPut       &lt;str&gt;     OutPut File of LD Blocks</w:t>
                            </w:r>
                          </w:p>
                          <w:p w14:paraId="2D7FFF16" w14:textId="77777777" w:rsidR="00173BA3" w:rsidRDefault="00173BA3" w:rsidP="00D53161"/>
                          <w:p w14:paraId="4EC06B42" w14:textId="4878AB98" w:rsidR="00173BA3" w:rsidRDefault="00173BA3" w:rsidP="00D53161">
                            <w:r>
                              <w:tab/>
                            </w:r>
                            <w:r>
                              <w:tab/>
                              <w:t xml:space="preserve">-Region       &lt;str&gt;     In One Region to show LD info </w:t>
                            </w:r>
                            <w:proofErr w:type="spellStart"/>
                            <w:r>
                              <w:t>svg</w:t>
                            </w:r>
                            <w:proofErr w:type="spellEnd"/>
                            <w:r>
                              <w:t xml:space="preserve"> </w:t>
                            </w:r>
                            <w:proofErr w:type="spellStart"/>
                            <w:r>
                              <w:t>Figture</w:t>
                            </w:r>
                            <w:proofErr w:type="spellEnd"/>
                          </w:p>
                          <w:p w14:paraId="46DFA25C" w14:textId="77777777" w:rsidR="00173BA3" w:rsidRDefault="00173BA3" w:rsidP="00D53161"/>
                          <w:p w14:paraId="0C648608" w14:textId="06C45FB2" w:rsidR="00173BA3" w:rsidRDefault="00173BA3" w:rsidP="00D53161">
                            <w:r>
                              <w:tab/>
                            </w:r>
                            <w:r>
                              <w:tab/>
                              <w:t>-</w:t>
                            </w:r>
                            <w:proofErr w:type="spellStart"/>
                            <w:r>
                              <w:t>BlockType</w:t>
                            </w:r>
                            <w:proofErr w:type="spellEnd"/>
                            <w:r>
                              <w:t xml:space="preserve">    &lt;</w:t>
                            </w:r>
                            <w:proofErr w:type="spellStart"/>
                            <w:r>
                              <w:t>int</w:t>
                            </w:r>
                            <w:proofErr w:type="spellEnd"/>
                            <w:r>
                              <w:t xml:space="preserve">&gt;     </w:t>
                            </w:r>
                            <w:r w:rsidR="001F34D3">
                              <w:t>M</w:t>
                            </w:r>
                            <w:r w:rsidR="001F34D3" w:rsidRPr="001F34D3">
                              <w:t>ethod to detect Block [beta]</w:t>
                            </w:r>
                          </w:p>
                          <w:p w14:paraId="6B60C2AF" w14:textId="68568083" w:rsidR="00173BA3" w:rsidRDefault="00173BA3" w:rsidP="00D53161">
                            <w:r>
                              <w:tab/>
                            </w:r>
                            <w:r>
                              <w:tab/>
                              <w:t xml:space="preserve">                        </w:t>
                            </w:r>
                            <w:r w:rsidR="001F34D3" w:rsidRPr="001F34D3">
                              <w:t>1: Gabriel Method 2 Solid Spine of LD</w:t>
                            </w:r>
                            <w:r w:rsidR="001F34D3">
                              <w:t xml:space="preserve"> [1]</w:t>
                            </w:r>
                          </w:p>
                          <w:p w14:paraId="1F96D474" w14:textId="77777777" w:rsidR="001F34D3" w:rsidRDefault="001F34D3" w:rsidP="00D53161"/>
                          <w:p w14:paraId="4626F5A5" w14:textId="0818C0D5" w:rsidR="00173BA3" w:rsidRPr="00D53161" w:rsidRDefault="00173BA3" w:rsidP="00D53161">
                            <w:r>
                              <w:tab/>
                            </w:r>
                            <w:r>
                              <w:tab/>
                              <w:t>-help                   Show more Parameters and help [hewm2008 v1.02]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DFDCF9F" id="矩形 2" o:spid="_x0000_s1028" style="position:absolute;left:0;text-align:left;margin-left:-11.1pt;margin-top:2.85pt;width:470.5pt;height:221.15pt;z-index:2516633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" fillcolor="black [3200]" strokecolor="black [1600]" strokeweight="1pt">
                <v:textbox>
                  <w:txbxContent>
                    <w:p w14:paraId="71A8A255" w14:textId="77777777" w:rsidR="00173BA3" w:rsidRDefault="00173BA3" w:rsidP="00D53161">
                      <w:r>
                        <w:t>[heweiming@cngb-ologin-25 bin]</w:t>
                      </w:r>
                      <w:proofErr w:type="gramStart"/>
                      <w:r>
                        <w:t>$ ./</w:t>
                      </w:r>
                      <w:proofErr w:type="gramEnd"/>
                      <w:r>
                        <w:t>LDBlockShow</w:t>
                      </w:r>
                    </w:p>
                    <w:p w14:paraId="6D68809A" w14:textId="77777777" w:rsidR="00173BA3" w:rsidRDefault="00173BA3" w:rsidP="00D53161"/>
                    <w:p w14:paraId="5D1A792C" w14:textId="64002A23" w:rsidR="00173BA3" w:rsidRDefault="00173BA3" w:rsidP="00D53161">
                      <w:r>
                        <w:tab/>
                        <w:t xml:space="preserve">Usage: </w:t>
                      </w:r>
                      <w:proofErr w:type="gramStart"/>
                      <w:r>
                        <w:t>LDBlockShow  -</w:t>
                      </w:r>
                      <w:proofErr w:type="gramEnd"/>
                      <w:r>
                        <w:t>InVCF  &lt;in.vcf.gz&gt; -OutPut &lt;outPrefix&gt;  -Region  chr1:10000:20000</w:t>
                      </w:r>
                    </w:p>
                    <w:p w14:paraId="5BA7761B" w14:textId="77777777" w:rsidR="00173BA3" w:rsidRDefault="00173BA3" w:rsidP="00D53161"/>
                    <w:p w14:paraId="426AE3F1" w14:textId="77777777" w:rsidR="00173BA3" w:rsidRDefault="00173BA3" w:rsidP="00D53161">
                      <w:r>
                        <w:tab/>
                      </w:r>
                      <w:r>
                        <w:tab/>
                        <w:t>-InVCF        &lt;str&gt;     Input SNP VCF Format</w:t>
                      </w:r>
                    </w:p>
                    <w:p w14:paraId="19B7713D" w14:textId="77777777" w:rsidR="00173BA3" w:rsidRDefault="00173BA3" w:rsidP="00D53161">
                      <w:r>
                        <w:tab/>
                      </w:r>
                      <w:r>
                        <w:tab/>
                        <w:t>-OutPut       &lt;str&gt;     OutPut File of LD Blocks</w:t>
                      </w:r>
                    </w:p>
                    <w:p w14:paraId="2D7FFF16" w14:textId="77777777" w:rsidR="00173BA3" w:rsidRDefault="00173BA3" w:rsidP="00D53161"/>
                    <w:p w14:paraId="4EC06B42" w14:textId="4878AB98" w:rsidR="00173BA3" w:rsidRDefault="00173BA3" w:rsidP="00D53161">
                      <w:r>
                        <w:tab/>
                      </w:r>
                      <w:r>
                        <w:tab/>
                        <w:t xml:space="preserve">-Region       &lt;str&gt;     In One Region to show LD info </w:t>
                      </w:r>
                      <w:proofErr w:type="spellStart"/>
                      <w:r>
                        <w:t>svg</w:t>
                      </w:r>
                      <w:proofErr w:type="spellEnd"/>
                      <w:r>
                        <w:t xml:space="preserve"> </w:t>
                      </w:r>
                      <w:proofErr w:type="spellStart"/>
                      <w:r>
                        <w:t>Figture</w:t>
                      </w:r>
                      <w:proofErr w:type="spellEnd"/>
                    </w:p>
                    <w:p w14:paraId="46DFA25C" w14:textId="77777777" w:rsidR="00173BA3" w:rsidRDefault="00173BA3" w:rsidP="00D53161"/>
                    <w:p w14:paraId="0C648608" w14:textId="06C45FB2" w:rsidR="00173BA3" w:rsidRDefault="00173BA3" w:rsidP="00D53161">
                      <w:r>
                        <w:tab/>
                      </w:r>
                      <w:r>
                        <w:tab/>
                        <w:t>-</w:t>
                      </w:r>
                      <w:proofErr w:type="spellStart"/>
                      <w:r>
                        <w:t>BlockType</w:t>
                      </w:r>
                      <w:proofErr w:type="spellEnd"/>
                      <w:r>
                        <w:t xml:space="preserve">    &lt;</w:t>
                      </w:r>
                      <w:proofErr w:type="spellStart"/>
                      <w:r>
                        <w:t>int</w:t>
                      </w:r>
                      <w:proofErr w:type="spellEnd"/>
                      <w:r>
                        <w:t xml:space="preserve">&gt;     </w:t>
                      </w:r>
                      <w:r w:rsidR="001F34D3">
                        <w:t>M</w:t>
                      </w:r>
                      <w:r w:rsidR="001F34D3" w:rsidRPr="001F34D3">
                        <w:t>ethod to detect Block [beta]</w:t>
                      </w:r>
                    </w:p>
                    <w:p w14:paraId="6B60C2AF" w14:textId="68568083" w:rsidR="00173BA3" w:rsidRDefault="00173BA3" w:rsidP="00D53161">
                      <w:r>
                        <w:tab/>
                      </w:r>
                      <w:r>
                        <w:tab/>
                        <w:t xml:space="preserve">                        </w:t>
                      </w:r>
                      <w:r w:rsidR="001F34D3" w:rsidRPr="001F34D3">
                        <w:t>1: Gabriel Method 2 Solid Spine of LD</w:t>
                      </w:r>
                      <w:r w:rsidR="001F34D3">
                        <w:t xml:space="preserve"> [1]</w:t>
                      </w:r>
                    </w:p>
                    <w:p w14:paraId="1F96D474" w14:textId="77777777" w:rsidR="001F34D3" w:rsidRDefault="001F34D3" w:rsidP="00D53161"/>
                    <w:p w14:paraId="4626F5A5" w14:textId="0818C0D5" w:rsidR="00173BA3" w:rsidRPr="00D53161" w:rsidRDefault="00173BA3" w:rsidP="00D53161">
                      <w:r>
                        <w:tab/>
                      </w:r>
                      <w:r>
                        <w:tab/>
                        <w:t>-help                   Show more Parameters and help [hewm2008 v1.02]</w:t>
                      </w:r>
                    </w:p>
                  </w:txbxContent>
                </v:textbox>
                <w10:wrap type="topAndBottom" anchorx="margin"/>
              </v:rect>
            </w:pict>
          </mc:Fallback>
        </mc:AlternateContent>
      </w:r>
      <w:r>
        <w:t>-</w:t>
      </w:r>
      <w:proofErr w:type="spellStart"/>
      <w:r>
        <w:t>InVCF</w:t>
      </w:r>
      <w:proofErr w:type="spellEnd"/>
      <w:r>
        <w:rPr>
          <w:rFonts w:hint="eastAsia"/>
        </w:rPr>
        <w:t xml:space="preserve"> </w:t>
      </w:r>
      <w:r>
        <w:t xml:space="preserve">      </w:t>
      </w:r>
      <w:r>
        <w:rPr>
          <w:rFonts w:hint="eastAsia"/>
        </w:rPr>
        <w:t>输入群体VCF格式，即入文件</w:t>
      </w:r>
    </w:p>
    <w:p w14:paraId="2B68D619" w14:textId="47EF3131" w:rsidR="006206B8" w:rsidRDefault="006206B8" w:rsidP="006206B8">
      <w:r>
        <w:t xml:space="preserve">-Region      </w:t>
      </w:r>
      <w:r>
        <w:rPr>
          <w:rFonts w:hint="eastAsia"/>
        </w:rPr>
        <w:t>输入一个指定的区间，即显示该区间的</w:t>
      </w:r>
      <w:proofErr w:type="spellStart"/>
      <w:r>
        <w:rPr>
          <w:rFonts w:hint="eastAsia"/>
        </w:rPr>
        <w:t>L</w:t>
      </w:r>
      <w:r>
        <w:t>D</w:t>
      </w:r>
      <w:r>
        <w:rPr>
          <w:rFonts w:hint="eastAsia"/>
        </w:rPr>
        <w:t>H</w:t>
      </w:r>
      <w:r>
        <w:t>eatMap</w:t>
      </w:r>
      <w:proofErr w:type="spellEnd"/>
      <w:r>
        <w:rPr>
          <w:rFonts w:hint="eastAsia"/>
        </w:rPr>
        <w:t>图，</w:t>
      </w:r>
    </w:p>
    <w:p w14:paraId="0CD4BE0A" w14:textId="4DB67E32" w:rsidR="006206B8" w:rsidRDefault="006206B8" w:rsidP="006206B8">
      <w:pPr>
        <w:ind w:firstLineChars="700" w:firstLine="1470"/>
      </w:pPr>
      <w:r>
        <w:rPr>
          <w:rFonts w:hint="eastAsia"/>
        </w:rPr>
        <w:t>格式为 【</w:t>
      </w:r>
      <w:proofErr w:type="spellStart"/>
      <w:r>
        <w:rPr>
          <w:rFonts w:hint="eastAsia"/>
        </w:rPr>
        <w:t>chr</w:t>
      </w:r>
      <w:r>
        <w:t>:start:end</w:t>
      </w:r>
      <w:proofErr w:type="spellEnd"/>
      <w:r>
        <w:rPr>
          <w:rFonts w:hint="eastAsia"/>
        </w:rPr>
        <w:t xml:space="preserve">】 </w:t>
      </w:r>
      <w:r>
        <w:t xml:space="preserve"> </w:t>
      </w:r>
      <w:r>
        <w:rPr>
          <w:rFonts w:hint="eastAsia"/>
        </w:rPr>
        <w:t>中间用冒号隔开 ：</w:t>
      </w:r>
    </w:p>
    <w:p w14:paraId="6D142E2F" w14:textId="32926C35" w:rsidR="006206B8" w:rsidRDefault="006206B8" w:rsidP="006206B8">
      <w:r>
        <w:t>-</w:t>
      </w:r>
      <w:proofErr w:type="spellStart"/>
      <w:r>
        <w:t>OutPut</w:t>
      </w:r>
      <w:proofErr w:type="spellEnd"/>
      <w:r>
        <w:t xml:space="preserve">      </w:t>
      </w:r>
      <w:r>
        <w:rPr>
          <w:rFonts w:hint="eastAsia"/>
        </w:rPr>
        <w:t>输出文件路径</w:t>
      </w:r>
    </w:p>
    <w:p w14:paraId="364DF137" w14:textId="77777777" w:rsidR="006206B8" w:rsidRDefault="006206B8" w:rsidP="006206B8"/>
    <w:p w14:paraId="25F47968" w14:textId="4E3B2849" w:rsidR="006206B8" w:rsidRDefault="006206B8" w:rsidP="00CF7387">
      <w:r>
        <w:t>-</w:t>
      </w:r>
      <w:proofErr w:type="spellStart"/>
      <w:r>
        <w:t>BlockType</w:t>
      </w:r>
      <w:proofErr w:type="spellEnd"/>
      <w:r>
        <w:t xml:space="preserve">    </w:t>
      </w:r>
      <w:r>
        <w:rPr>
          <w:rFonts w:hint="eastAsia"/>
        </w:rPr>
        <w:t>检测LD</w:t>
      </w:r>
      <w:r>
        <w:t xml:space="preserve"> </w:t>
      </w:r>
      <w:proofErr w:type="spellStart"/>
      <w:r>
        <w:t>blcocsk</w:t>
      </w:r>
      <w:proofErr w:type="spellEnd"/>
      <w:r>
        <w:rPr>
          <w:rFonts w:hint="eastAsia"/>
        </w:rPr>
        <w:t>的方法，初步有两个选项，</w:t>
      </w:r>
      <w:r w:rsidR="0086409D">
        <w:t xml:space="preserve"> </w:t>
      </w:r>
    </w:p>
    <w:p w14:paraId="2E8F9AFD" w14:textId="4679D58B" w:rsidR="00CF7387" w:rsidRDefault="00CF7387" w:rsidP="00CF7387"/>
    <w:p w14:paraId="4B020CA3" w14:textId="17F164DF" w:rsidR="006206B8" w:rsidRDefault="006206B8" w:rsidP="00CF7387">
      <w:r>
        <w:t xml:space="preserve">-help         </w:t>
      </w:r>
      <w:r>
        <w:rPr>
          <w:rFonts w:hint="eastAsia"/>
        </w:rPr>
        <w:t>查看更多的参数说明，如过滤SNP的，如画图的</w:t>
      </w:r>
    </w:p>
    <w:p w14:paraId="6599E6FD" w14:textId="302E30E1" w:rsidR="006206B8" w:rsidRDefault="006206B8" w:rsidP="00CF7387"/>
    <w:p w14:paraId="3ADAEC28" w14:textId="77777777" w:rsidR="001A543B" w:rsidRDefault="001A543B" w:rsidP="00CF7387"/>
    <w:p w14:paraId="7BA2A06E" w14:textId="2CCE1C90" w:rsidR="001A543B" w:rsidRDefault="0086409D" w:rsidP="001A543B">
      <w:pPr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33027740" wp14:editId="2F9A0798">
                <wp:simplePos x="0" y="0"/>
                <wp:positionH relativeFrom="margin">
                  <wp:align>left</wp:align>
                </wp:positionH>
                <wp:positionV relativeFrom="paragraph">
                  <wp:posOffset>308508</wp:posOffset>
                </wp:positionV>
                <wp:extent cx="5975350" cy="2750185"/>
                <wp:effectExtent l="0" t="0" r="25400" b="12065"/>
                <wp:wrapTopAndBottom/>
                <wp:docPr id="4" name="矩形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75350" cy="2750516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1E7A50F" w14:textId="77777777" w:rsidR="00173BA3" w:rsidRDefault="00173BA3" w:rsidP="00B63E51">
                            <w:proofErr w:type="gramStart"/>
                            <w:r>
                              <w:t>./</w:t>
                            </w:r>
                            <w:proofErr w:type="gramEnd"/>
                            <w:r>
                              <w:t>LDBlockShow -h</w:t>
                            </w:r>
                          </w:p>
                          <w:p w14:paraId="4EB3F7B5" w14:textId="77777777" w:rsidR="00173BA3" w:rsidRDefault="00173BA3" w:rsidP="00B63E51"/>
                          <w:p w14:paraId="6932AAA0" w14:textId="07A92D37" w:rsidR="00173BA3" w:rsidRDefault="00173BA3" w:rsidP="00B63E51">
                            <w:r>
                              <w:tab/>
                              <w:t xml:space="preserve"> More Help document please see the Manual.pdf file</w:t>
                            </w:r>
                          </w:p>
                          <w:p w14:paraId="48CB8CC2" w14:textId="00384451" w:rsidR="00173BA3" w:rsidRDefault="00173BA3" w:rsidP="00B63E51">
                            <w:r>
                              <w:tab/>
                              <w:t xml:space="preserve"> Para [-i] is show for [-InVCF], Para [-o] is show for [-OutPut], Para [-r] is show for [-RegionOne],</w:t>
                            </w:r>
                          </w:p>
                          <w:p w14:paraId="43E3D79A" w14:textId="77777777" w:rsidR="00173BA3" w:rsidRDefault="00173BA3" w:rsidP="00B63E51"/>
                          <w:p w14:paraId="16D302B8" w14:textId="5EEFB4B6" w:rsidR="00173BA3" w:rsidRDefault="00173BA3" w:rsidP="00B63E51">
                            <w:r>
                              <w:tab/>
                            </w:r>
                            <w:r>
                              <w:tab/>
                              <w:t xml:space="preserve">-SubPop      &lt;str&gt;     SubGroup Sample File </w:t>
                            </w:r>
                            <w:proofErr w:type="gramStart"/>
                            <w:r>
                              <w:t>List[</w:t>
                            </w:r>
                            <w:proofErr w:type="gramEnd"/>
                            <w:r>
                              <w:t>ALLsample]</w:t>
                            </w:r>
                          </w:p>
                          <w:p w14:paraId="381C032B" w14:textId="2CF488FA" w:rsidR="00173BA3" w:rsidRDefault="00173BA3" w:rsidP="00B63E51">
                            <w:r>
                              <w:tab/>
                            </w:r>
                            <w:r>
                              <w:tab/>
                              <w:t>-MAF         &lt;float&gt;   Min minor allele frequency filter [0.05]</w:t>
                            </w:r>
                          </w:p>
                          <w:p w14:paraId="25B2568C" w14:textId="77777777" w:rsidR="00173BA3" w:rsidRDefault="00173BA3" w:rsidP="00B63E51">
                            <w:r>
                              <w:tab/>
                            </w:r>
                            <w:r>
                              <w:tab/>
                              <w:t>-Het          &lt;float&gt;   Max ratio of het allele filter [0.88]</w:t>
                            </w:r>
                          </w:p>
                          <w:p w14:paraId="45AF0F1A" w14:textId="77777777" w:rsidR="00173BA3" w:rsidRDefault="00173BA3" w:rsidP="00B63E51">
                            <w:r>
                              <w:tab/>
                            </w:r>
                            <w:r>
                              <w:tab/>
                              <w:t>-Miss         &lt;float&gt;   Max ratio of miss allele filter [0.25]</w:t>
                            </w:r>
                          </w:p>
                          <w:p w14:paraId="67E334E8" w14:textId="77777777" w:rsidR="00173BA3" w:rsidRDefault="00173BA3" w:rsidP="00B63E51"/>
                          <w:p w14:paraId="127187AB" w14:textId="64EB8D8D" w:rsidR="00173BA3" w:rsidRDefault="00173BA3" w:rsidP="00B63E51">
                            <w:r>
                              <w:tab/>
                            </w:r>
                            <w:r>
                              <w:tab/>
                              <w:t xml:space="preserve">-BlockCutRR    &lt;float&gt;   'Strong LD' high confidence interval RR cutoff for </w:t>
                            </w:r>
                            <w:proofErr w:type="gramStart"/>
                            <w:r>
                              <w:t>Block[</w:t>
                            </w:r>
                            <w:proofErr w:type="gramEnd"/>
                            <w:r>
                              <w:t>0.90]</w:t>
                            </w:r>
                          </w:p>
                          <w:p w14:paraId="2E127D39" w14:textId="4BA88709" w:rsidR="00173BA3" w:rsidRDefault="00173BA3" w:rsidP="00B63E51">
                            <w:r>
                              <w:tab/>
                            </w:r>
                            <w:r>
                              <w:tab/>
                              <w:t>-</w:t>
                            </w:r>
                            <w:proofErr w:type="gramStart"/>
                            <w:r>
                              <w:t>TagSNPCutRR  &lt;</w:t>
                            </w:r>
                            <w:proofErr w:type="gramEnd"/>
                            <w:r>
                              <w:t>float&gt;   'Strong LD' high confidence interval RR cutoff for TagSNP[0.98]</w:t>
                            </w:r>
                          </w:p>
                          <w:p w14:paraId="1B513904" w14:textId="4A429728" w:rsidR="0086409D" w:rsidRDefault="0086409D" w:rsidP="0086409D">
                            <w:pPr>
                              <w:ind w:firstLineChars="400" w:firstLine="840"/>
                            </w:pPr>
                            <w:r w:rsidRPr="0086409D">
                              <w:t>-</w:t>
                            </w:r>
                            <w:proofErr w:type="spellStart"/>
                            <w:r w:rsidRPr="0086409D">
                              <w:t>RatioRR</w:t>
                            </w:r>
                            <w:proofErr w:type="spellEnd"/>
                            <w:r w:rsidRPr="0086409D">
                              <w:t xml:space="preserve">       &lt;float&gt;    Ration of Gabriel Blocks for 'Strong LD' pairwise SNP [0.85]</w:t>
                            </w:r>
                          </w:p>
                          <w:p w14:paraId="6DCEECE8" w14:textId="77777777" w:rsidR="0086409D" w:rsidRPr="00B63E51" w:rsidRDefault="0086409D" w:rsidP="00B63E51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3027740" id="矩形 4" o:spid="_x0000_s1029" style="position:absolute;left:0;text-align:left;margin-left:0;margin-top:24.3pt;width:470.5pt;height:216.55pt;z-index:251665408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" fillcolor="black [3200]" strokecolor="black [1600]" strokeweight="1pt">
                <v:textbox>
                  <w:txbxContent>
                    <w:p w14:paraId="21E7A50F" w14:textId="77777777" w:rsidR="00173BA3" w:rsidRDefault="00173BA3" w:rsidP="00B63E51">
                      <w:proofErr w:type="gramStart"/>
                      <w:r>
                        <w:t>./</w:t>
                      </w:r>
                      <w:proofErr w:type="gramEnd"/>
                      <w:r>
                        <w:t>LDBlockShow -h</w:t>
                      </w:r>
                    </w:p>
                    <w:p w14:paraId="4EB3F7B5" w14:textId="77777777" w:rsidR="00173BA3" w:rsidRDefault="00173BA3" w:rsidP="00B63E51"/>
                    <w:p w14:paraId="6932AAA0" w14:textId="07A92D37" w:rsidR="00173BA3" w:rsidRDefault="00173BA3" w:rsidP="00B63E51">
                      <w:r>
                        <w:tab/>
                        <w:t xml:space="preserve"> More Help document please see the Manual.pdf file</w:t>
                      </w:r>
                    </w:p>
                    <w:p w14:paraId="48CB8CC2" w14:textId="00384451" w:rsidR="00173BA3" w:rsidRDefault="00173BA3" w:rsidP="00B63E51">
                      <w:r>
                        <w:tab/>
                        <w:t xml:space="preserve"> Para [-i] is show for [-InVCF], Para [-o] is show for [-OutPut], Para [-r] is show for [-RegionOne],</w:t>
                      </w:r>
                    </w:p>
                    <w:p w14:paraId="43E3D79A" w14:textId="77777777" w:rsidR="00173BA3" w:rsidRDefault="00173BA3" w:rsidP="00B63E51"/>
                    <w:p w14:paraId="16D302B8" w14:textId="5EEFB4B6" w:rsidR="00173BA3" w:rsidRDefault="00173BA3" w:rsidP="00B63E51">
                      <w:r>
                        <w:tab/>
                      </w:r>
                      <w:r>
                        <w:tab/>
                        <w:t xml:space="preserve">-SubPop      &lt;str&gt;     SubGroup Sample File </w:t>
                      </w:r>
                      <w:proofErr w:type="gramStart"/>
                      <w:r>
                        <w:t>List[</w:t>
                      </w:r>
                      <w:proofErr w:type="gramEnd"/>
                      <w:r>
                        <w:t>ALLsample]</w:t>
                      </w:r>
                    </w:p>
                    <w:p w14:paraId="381C032B" w14:textId="2CF488FA" w:rsidR="00173BA3" w:rsidRDefault="00173BA3" w:rsidP="00B63E51">
                      <w:r>
                        <w:tab/>
                      </w:r>
                      <w:r>
                        <w:tab/>
                        <w:t>-MAF         &lt;float&gt;   Min minor allele frequency filter [0.05]</w:t>
                      </w:r>
                    </w:p>
                    <w:p w14:paraId="25B2568C" w14:textId="77777777" w:rsidR="00173BA3" w:rsidRDefault="00173BA3" w:rsidP="00B63E51">
                      <w:r>
                        <w:tab/>
                      </w:r>
                      <w:r>
                        <w:tab/>
                        <w:t>-Het          &lt;float&gt;   Max ratio of het allele filter [0.88]</w:t>
                      </w:r>
                    </w:p>
                    <w:p w14:paraId="45AF0F1A" w14:textId="77777777" w:rsidR="00173BA3" w:rsidRDefault="00173BA3" w:rsidP="00B63E51">
                      <w:r>
                        <w:tab/>
                      </w:r>
                      <w:r>
                        <w:tab/>
                        <w:t>-Miss         &lt;float&gt;   Max ratio of miss allele filter [0.25]</w:t>
                      </w:r>
                    </w:p>
                    <w:p w14:paraId="67E334E8" w14:textId="77777777" w:rsidR="00173BA3" w:rsidRDefault="00173BA3" w:rsidP="00B63E51"/>
                    <w:p w14:paraId="127187AB" w14:textId="64EB8D8D" w:rsidR="00173BA3" w:rsidRDefault="00173BA3" w:rsidP="00B63E51">
                      <w:r>
                        <w:tab/>
                      </w:r>
                      <w:r>
                        <w:tab/>
                        <w:t xml:space="preserve">-BlockCutRR    &lt;float&gt;   'Strong LD' high confidence interval RR cutoff for </w:t>
                      </w:r>
                      <w:proofErr w:type="gramStart"/>
                      <w:r>
                        <w:t>Block[</w:t>
                      </w:r>
                      <w:proofErr w:type="gramEnd"/>
                      <w:r>
                        <w:t>0.90]</w:t>
                      </w:r>
                    </w:p>
                    <w:p w14:paraId="2E127D39" w14:textId="4BA88709" w:rsidR="00173BA3" w:rsidRDefault="00173BA3" w:rsidP="00B63E51">
                      <w:r>
                        <w:tab/>
                      </w:r>
                      <w:r>
                        <w:tab/>
                        <w:t>-</w:t>
                      </w:r>
                      <w:proofErr w:type="gramStart"/>
                      <w:r>
                        <w:t>TagSNPCutRR  &lt;</w:t>
                      </w:r>
                      <w:proofErr w:type="gramEnd"/>
                      <w:r>
                        <w:t>float&gt;   'Strong LD' high confidence interval RR cutoff for TagSNP[0.98]</w:t>
                      </w:r>
                    </w:p>
                    <w:p w14:paraId="1B513904" w14:textId="4A429728" w:rsidR="0086409D" w:rsidRDefault="0086409D" w:rsidP="0086409D">
                      <w:pPr>
                        <w:ind w:firstLineChars="400" w:firstLine="840"/>
                      </w:pPr>
                      <w:r w:rsidRPr="0086409D">
                        <w:t>-</w:t>
                      </w:r>
                      <w:proofErr w:type="spellStart"/>
                      <w:r w:rsidRPr="0086409D">
                        <w:t>RatioRR</w:t>
                      </w:r>
                      <w:proofErr w:type="spellEnd"/>
                      <w:r w:rsidRPr="0086409D">
                        <w:t xml:space="preserve">       &lt;float&gt;    Ration of Gabriel Blocks for 'Strong LD' pairwise SNP [0.85]</w:t>
                      </w:r>
                    </w:p>
                    <w:p w14:paraId="6DCEECE8" w14:textId="77777777" w:rsidR="0086409D" w:rsidRPr="00B63E51" w:rsidRDefault="0086409D" w:rsidP="00B63E51"/>
                  </w:txbxContent>
                </v:textbox>
                <w10:wrap type="topAndBottom" anchorx="margin"/>
              </v:rect>
            </w:pict>
          </mc:Fallback>
        </mc:AlternateContent>
      </w:r>
      <w:r w:rsidR="001A543B" w:rsidRPr="007F11B6"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  <w:t>详细参数</w:t>
      </w:r>
    </w:p>
    <w:p w14:paraId="2CC356D5" w14:textId="0C4ACE04" w:rsidR="00D53161" w:rsidRDefault="00D53161" w:rsidP="00CF7387"/>
    <w:p w14:paraId="0EEC0EA6" w14:textId="34476A95" w:rsidR="006206B8" w:rsidRDefault="00B63E51" w:rsidP="00B63E51">
      <w:pPr>
        <w:ind w:firstLineChars="300" w:firstLine="630"/>
      </w:pPr>
      <w:r>
        <w:t>-</w:t>
      </w:r>
      <w:proofErr w:type="spellStart"/>
      <w:r>
        <w:t>SubPop</w:t>
      </w:r>
      <w:proofErr w:type="spellEnd"/>
      <w:r>
        <w:t xml:space="preserve">      </w:t>
      </w:r>
      <w:r>
        <w:rPr>
          <w:rFonts w:hint="eastAsia"/>
        </w:rPr>
        <w:t>如果只用到一些样品</w:t>
      </w:r>
      <w:r w:rsidR="00B77223">
        <w:rPr>
          <w:rFonts w:hint="eastAsia"/>
        </w:rPr>
        <w:t>(</w:t>
      </w:r>
      <w:proofErr w:type="gramStart"/>
      <w:r w:rsidR="00B77223">
        <w:rPr>
          <w:rFonts w:hint="eastAsia"/>
        </w:rPr>
        <w:t>子群</w:t>
      </w:r>
      <w:proofErr w:type="gramEnd"/>
      <w:r w:rsidR="00B77223">
        <w:t>)</w:t>
      </w:r>
      <w:r>
        <w:rPr>
          <w:rFonts w:hint="eastAsia"/>
        </w:rPr>
        <w:t>来算</w:t>
      </w:r>
      <w:r w:rsidR="00B77223">
        <w:rPr>
          <w:rFonts w:hint="eastAsia"/>
        </w:rPr>
        <w:t>，则样品放在</w:t>
      </w:r>
      <w:proofErr w:type="gramStart"/>
      <w:r w:rsidR="00B77223">
        <w:rPr>
          <w:rFonts w:hint="eastAsia"/>
        </w:rPr>
        <w:t>一</w:t>
      </w:r>
      <w:proofErr w:type="gramEnd"/>
      <w:r w:rsidR="00B77223">
        <w:rPr>
          <w:rFonts w:hint="eastAsia"/>
        </w:rPr>
        <w:t>文件，以此参数传递</w:t>
      </w:r>
    </w:p>
    <w:p w14:paraId="32D0A375" w14:textId="5A3683A3" w:rsidR="00B77223" w:rsidRDefault="00B77223" w:rsidP="00B63E51">
      <w:pPr>
        <w:ind w:firstLineChars="300" w:firstLine="630"/>
      </w:pPr>
      <w:r>
        <w:t xml:space="preserve">-MAF      </w:t>
      </w:r>
      <w:r w:rsidR="00EE2582">
        <w:t xml:space="preserve">   </w:t>
      </w:r>
      <w:r>
        <w:rPr>
          <w:rFonts w:hint="eastAsia"/>
        </w:rPr>
        <w:t>过滤位点，把低频的位点过滤掉，默认是0</w:t>
      </w:r>
      <w:r>
        <w:t>.05</w:t>
      </w:r>
    </w:p>
    <w:p w14:paraId="1A795C1F" w14:textId="7CB9D943" w:rsidR="00B77223" w:rsidRDefault="00B77223" w:rsidP="00B63E51">
      <w:pPr>
        <w:ind w:firstLineChars="300" w:firstLine="630"/>
      </w:pPr>
      <w:r>
        <w:t xml:space="preserve">-Het      </w:t>
      </w:r>
      <w:r w:rsidR="00EE2582">
        <w:t xml:space="preserve">   </w:t>
      </w:r>
      <w:r>
        <w:t xml:space="preserve"> </w:t>
      </w:r>
      <w:r>
        <w:rPr>
          <w:rFonts w:hint="eastAsia"/>
        </w:rPr>
        <w:t>过滤位点，把高杂合的位点过滤掉，默认是</w:t>
      </w:r>
      <w:r>
        <w:t>0.88</w:t>
      </w:r>
    </w:p>
    <w:p w14:paraId="37A87295" w14:textId="60BD2754" w:rsidR="00B77223" w:rsidRDefault="00B77223" w:rsidP="00B63E51">
      <w:pPr>
        <w:ind w:firstLineChars="300" w:firstLine="630"/>
      </w:pPr>
      <w:r>
        <w:t xml:space="preserve">-Miss     </w:t>
      </w:r>
      <w:r w:rsidR="00EE2582">
        <w:t xml:space="preserve">   </w:t>
      </w:r>
      <w:r>
        <w:t xml:space="preserve"> </w:t>
      </w:r>
      <w:r w:rsidR="001F49C1">
        <w:rPr>
          <w:rFonts w:hint="eastAsia"/>
        </w:rPr>
        <w:t>过滤位点，把碱基</w:t>
      </w:r>
      <w:r>
        <w:rPr>
          <w:rFonts w:hint="eastAsia"/>
        </w:rPr>
        <w:t>缺失多的位点过滤掉，默认是0</w:t>
      </w:r>
      <w:r>
        <w:t>.25</w:t>
      </w:r>
    </w:p>
    <w:p w14:paraId="558C04FF" w14:textId="77A88B24" w:rsidR="00B77223" w:rsidRPr="00EE2582" w:rsidRDefault="00B77223" w:rsidP="00B77223"/>
    <w:p w14:paraId="17EEE27C" w14:textId="55B21C77" w:rsidR="00B77223" w:rsidRDefault="00B77223" w:rsidP="00B77223">
      <w:pPr>
        <w:ind w:firstLineChars="200" w:firstLine="420"/>
      </w:pPr>
      <w:r>
        <w:t>-</w:t>
      </w:r>
      <w:proofErr w:type="spellStart"/>
      <w:r>
        <w:t>BlockCutRR</w:t>
      </w:r>
      <w:proofErr w:type="spellEnd"/>
      <w:r>
        <w:t xml:space="preserve">   </w:t>
      </w:r>
      <w:r>
        <w:rPr>
          <w:rFonts w:hint="eastAsia"/>
        </w:rPr>
        <w:t>定义超连锁,强关联的两个SNP的R</w:t>
      </w:r>
      <w:r>
        <w:t>^2 ,</w:t>
      </w:r>
      <w:r w:rsidRPr="00B77223">
        <w:rPr>
          <w:rFonts w:hint="eastAsia"/>
        </w:rPr>
        <w:t xml:space="preserve"> </w:t>
      </w:r>
      <w:r>
        <w:rPr>
          <w:rFonts w:hint="eastAsia"/>
        </w:rPr>
        <w:t xml:space="preserve">默认是 </w:t>
      </w:r>
      <w:r>
        <w:t>0.90</w:t>
      </w:r>
    </w:p>
    <w:p w14:paraId="19CF7066" w14:textId="4AC541CC" w:rsidR="00B77223" w:rsidRDefault="00B77223" w:rsidP="00B77223">
      <w:pPr>
        <w:ind w:firstLineChars="200" w:firstLine="420"/>
      </w:pPr>
      <w:r>
        <w:t>-</w:t>
      </w:r>
      <w:proofErr w:type="spellStart"/>
      <w:r>
        <w:t>TagSNPCutRR</w:t>
      </w:r>
      <w:proofErr w:type="spellEnd"/>
      <w:r>
        <w:t xml:space="preserve"> </w:t>
      </w:r>
      <w:r>
        <w:rPr>
          <w:rFonts w:hint="eastAsia"/>
        </w:rPr>
        <w:t>定义 B</w:t>
      </w:r>
      <w:r>
        <w:t>locks</w:t>
      </w:r>
      <w:r>
        <w:rPr>
          <w:rFonts w:hint="eastAsia"/>
        </w:rPr>
        <w:t>里面</w:t>
      </w:r>
      <w:proofErr w:type="spellStart"/>
      <w:r w:rsidRPr="00D04BA6">
        <w:rPr>
          <w:rFonts w:hint="eastAsia"/>
          <w:b/>
        </w:rPr>
        <w:t>Tag</w:t>
      </w:r>
      <w:r w:rsidRPr="00D04BA6">
        <w:rPr>
          <w:b/>
        </w:rPr>
        <w:t>SNP</w:t>
      </w:r>
      <w:proofErr w:type="spellEnd"/>
      <w:r w:rsidR="00D04BA6">
        <w:rPr>
          <w:rFonts w:hint="eastAsia"/>
        </w:rPr>
        <w:t>的选择条件，两个超强关联</w:t>
      </w:r>
      <w:r>
        <w:rPr>
          <w:rFonts w:hint="eastAsia"/>
        </w:rPr>
        <w:t>SNP，只取一个</w:t>
      </w:r>
    </w:p>
    <w:p w14:paraId="5FC9FE2D" w14:textId="3E0D6F59" w:rsidR="00475F95" w:rsidRDefault="0086409D" w:rsidP="00B77223">
      <w:pPr>
        <w:ind w:firstLineChars="200" w:firstLine="420"/>
      </w:pPr>
      <w:r w:rsidRPr="0086409D">
        <w:t>-</w:t>
      </w:r>
      <w:proofErr w:type="spellStart"/>
      <w:r w:rsidRPr="0086409D">
        <w:t>RatioRR</w:t>
      </w:r>
      <w:proofErr w:type="spellEnd"/>
      <w:r>
        <w:t xml:space="preserve">      </w:t>
      </w:r>
      <w:r>
        <w:rPr>
          <w:rFonts w:hint="eastAsia"/>
        </w:rPr>
        <w:t>检测bl</w:t>
      </w:r>
      <w:r>
        <w:t>ock</w:t>
      </w:r>
      <w:r w:rsidR="00F33CAD">
        <w:t>s</w:t>
      </w:r>
      <w:r>
        <w:rPr>
          <w:rFonts w:hint="eastAsia"/>
        </w:rPr>
        <w:t>的一个标准</w:t>
      </w:r>
      <w:r w:rsidR="00F33CAD">
        <w:rPr>
          <w:rFonts w:hint="eastAsia"/>
        </w:rPr>
        <w:t>，</w:t>
      </w:r>
      <w:r>
        <w:rPr>
          <w:rFonts w:hint="eastAsia"/>
        </w:rPr>
        <w:t>当这个b</w:t>
      </w:r>
      <w:r>
        <w:t>locks</w:t>
      </w:r>
      <w:r>
        <w:rPr>
          <w:rFonts w:hint="eastAsia"/>
        </w:rPr>
        <w:t>里面的有</w:t>
      </w:r>
      <w:r>
        <w:t>ratio</w:t>
      </w:r>
      <w:r>
        <w:rPr>
          <w:rFonts w:hint="eastAsia"/>
        </w:rPr>
        <w:t>的比例是强关联</w:t>
      </w:r>
    </w:p>
    <w:p w14:paraId="756CF67E" w14:textId="4617C269" w:rsidR="00B77223" w:rsidRPr="00B77223" w:rsidRDefault="00B77223" w:rsidP="00B77223">
      <w:pPr>
        <w:ind w:firstLineChars="200" w:firstLine="420"/>
        <w:rPr>
          <w:b/>
          <w:bCs/>
        </w:rPr>
      </w:pPr>
    </w:p>
    <w:p w14:paraId="35953E6F" w14:textId="22A56DB8" w:rsidR="00475F95" w:rsidRDefault="00475F95" w:rsidP="00475F95">
      <w:pPr>
        <w:pStyle w:val="2"/>
        <w:rPr>
          <w:rFonts w:ascii="Times New Roman" w:hAnsi="Times New Roman"/>
          <w:sz w:val="24"/>
          <w:szCs w:val="24"/>
        </w:rPr>
      </w:pPr>
      <w:bookmarkStart w:id="8" w:name="_Toc34131462"/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ShowLDSVG</w:t>
      </w:r>
      <w:proofErr w:type="spellEnd"/>
      <w:r w:rsidRPr="006410DE">
        <w:rPr>
          <w:rFonts w:ascii="Times New Roman" w:hAnsi="Times New Roman" w:hint="eastAsia"/>
          <w:sz w:val="24"/>
          <w:szCs w:val="24"/>
        </w:rPr>
        <w:t>：</w:t>
      </w:r>
      <w:bookmarkEnd w:id="8"/>
    </w:p>
    <w:p w14:paraId="7A5484A9" w14:textId="7CDCB094" w:rsidR="00475F95" w:rsidRDefault="00475F95" w:rsidP="00475F95">
      <w:pPr>
        <w:ind w:firstLineChars="100" w:firstLine="241"/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</w:pPr>
      <w:r w:rsidRPr="00951622"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  <w:t>简要参数</w:t>
      </w:r>
    </w:p>
    <w:p w14:paraId="7FF65791" w14:textId="492FE31A" w:rsidR="00B63E51" w:rsidRDefault="00475F95" w:rsidP="00CF7387">
      <w:pPr>
        <w:rPr>
          <w:b/>
          <w:bCs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4295F524" wp14:editId="209E5FA9">
                <wp:simplePos x="0" y="0"/>
                <wp:positionH relativeFrom="margin">
                  <wp:align>left</wp:align>
                </wp:positionH>
                <wp:positionV relativeFrom="paragraph">
                  <wp:posOffset>569595</wp:posOffset>
                </wp:positionV>
                <wp:extent cx="5975350" cy="1704340"/>
                <wp:effectExtent l="0" t="0" r="25400" b="10160"/>
                <wp:wrapTopAndBottom/>
                <wp:docPr id="5" name="矩形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75350" cy="1704442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4A9E3AE" w14:textId="77777777" w:rsidR="00173BA3" w:rsidRDefault="00173BA3" w:rsidP="00475F95">
                            <w:proofErr w:type="gramStart"/>
                            <w:r>
                              <w:t>./</w:t>
                            </w:r>
                            <w:proofErr w:type="gramEnd"/>
                            <w:r>
                              <w:t>ShowLDSVG</w:t>
                            </w:r>
                          </w:p>
                          <w:p w14:paraId="406B47F5" w14:textId="77777777" w:rsidR="00173BA3" w:rsidRDefault="00173BA3" w:rsidP="00475F95"/>
                          <w:p w14:paraId="6EB45A31" w14:textId="77777777" w:rsidR="00173BA3" w:rsidRDefault="00173BA3" w:rsidP="00475F95">
                            <w:r>
                              <w:tab/>
                            </w:r>
                            <w:r>
                              <w:tab/>
                              <w:t>Options</w:t>
                            </w:r>
                          </w:p>
                          <w:p w14:paraId="17F501FD" w14:textId="77777777" w:rsidR="00173BA3" w:rsidRDefault="00173BA3" w:rsidP="00475F95"/>
                          <w:p w14:paraId="71ECE25B" w14:textId="53DA97CF" w:rsidR="00173BA3" w:rsidRDefault="00173BA3" w:rsidP="00475F95">
                            <w:r>
                              <w:tab/>
                            </w:r>
                            <w:r>
                              <w:tab/>
                              <w:t xml:space="preserve"> -InPreFix    &lt;s</w:t>
                            </w:r>
                            <w:proofErr w:type="gramStart"/>
                            <w:r>
                              <w:t>&gt; :</w:t>
                            </w:r>
                            <w:proofErr w:type="gramEnd"/>
                            <w:r>
                              <w:t xml:space="preserve">  InPut Region LD Result Frefix</w:t>
                            </w:r>
                          </w:p>
                          <w:p w14:paraId="27B4AFED" w14:textId="03FED59E" w:rsidR="00173BA3" w:rsidRDefault="00173BA3" w:rsidP="00475F95">
                            <w:r>
                              <w:tab/>
                            </w:r>
                            <w:r>
                              <w:tab/>
                              <w:t xml:space="preserve"> -OutPut     &lt;s</w:t>
                            </w:r>
                            <w:proofErr w:type="gramStart"/>
                            <w:r>
                              <w:t>&gt; :</w:t>
                            </w:r>
                            <w:proofErr w:type="gramEnd"/>
                            <w:r>
                              <w:t xml:space="preserve">  OutPut svg file result</w:t>
                            </w:r>
                          </w:p>
                          <w:p w14:paraId="59CDDC1B" w14:textId="77777777" w:rsidR="00173BA3" w:rsidRDefault="00173BA3" w:rsidP="00475F95"/>
                          <w:p w14:paraId="0DE72DCC" w14:textId="4981DCD0" w:rsidR="00173BA3" w:rsidRPr="00D53161" w:rsidRDefault="00173BA3" w:rsidP="00475F95">
                            <w:r>
                              <w:tab/>
                            </w:r>
                            <w:r>
                              <w:tab/>
                              <w:t xml:space="preserve"> -help            : Show more help with more paramete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295F524" id="矩形 5" o:spid="_x0000_s1030" style="position:absolute;left:0;text-align:left;margin-left:0;margin-top:44.85pt;width:470.5pt;height:134.2pt;z-index:251667456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" fillcolor="black [3200]" strokecolor="black [1600]" strokeweight="1pt">
                <v:textbox>
                  <w:txbxContent>
                    <w:p w14:paraId="14A9E3AE" w14:textId="77777777" w:rsidR="00173BA3" w:rsidRDefault="00173BA3" w:rsidP="00475F95">
                      <w:proofErr w:type="gramStart"/>
                      <w:r>
                        <w:t>./</w:t>
                      </w:r>
                      <w:proofErr w:type="gramEnd"/>
                      <w:r>
                        <w:t>ShowLDSVG</w:t>
                      </w:r>
                    </w:p>
                    <w:p w14:paraId="406B47F5" w14:textId="77777777" w:rsidR="00173BA3" w:rsidRDefault="00173BA3" w:rsidP="00475F95"/>
                    <w:p w14:paraId="6EB45A31" w14:textId="77777777" w:rsidR="00173BA3" w:rsidRDefault="00173BA3" w:rsidP="00475F95">
                      <w:r>
                        <w:tab/>
                      </w:r>
                      <w:r>
                        <w:tab/>
                        <w:t>Options</w:t>
                      </w:r>
                    </w:p>
                    <w:p w14:paraId="17F501FD" w14:textId="77777777" w:rsidR="00173BA3" w:rsidRDefault="00173BA3" w:rsidP="00475F95"/>
                    <w:p w14:paraId="71ECE25B" w14:textId="53DA97CF" w:rsidR="00173BA3" w:rsidRDefault="00173BA3" w:rsidP="00475F95">
                      <w:r>
                        <w:tab/>
                      </w:r>
                      <w:r>
                        <w:tab/>
                        <w:t xml:space="preserve"> -InPreFix    &lt;s</w:t>
                      </w:r>
                      <w:proofErr w:type="gramStart"/>
                      <w:r>
                        <w:t>&gt; :</w:t>
                      </w:r>
                      <w:proofErr w:type="gramEnd"/>
                      <w:r>
                        <w:t xml:space="preserve">  InPut Region LD Result Frefix</w:t>
                      </w:r>
                    </w:p>
                    <w:p w14:paraId="27B4AFED" w14:textId="03FED59E" w:rsidR="00173BA3" w:rsidRDefault="00173BA3" w:rsidP="00475F95">
                      <w:r>
                        <w:tab/>
                      </w:r>
                      <w:r>
                        <w:tab/>
                        <w:t xml:space="preserve"> -OutPut     &lt;s</w:t>
                      </w:r>
                      <w:proofErr w:type="gramStart"/>
                      <w:r>
                        <w:t>&gt; :</w:t>
                      </w:r>
                      <w:proofErr w:type="gramEnd"/>
                      <w:r>
                        <w:t xml:space="preserve">  OutPut svg file result</w:t>
                      </w:r>
                    </w:p>
                    <w:p w14:paraId="59CDDC1B" w14:textId="77777777" w:rsidR="00173BA3" w:rsidRDefault="00173BA3" w:rsidP="00475F95"/>
                    <w:p w14:paraId="0DE72DCC" w14:textId="4981DCD0" w:rsidR="00173BA3" w:rsidRPr="00D53161" w:rsidRDefault="00173BA3" w:rsidP="00475F95">
                      <w:r>
                        <w:tab/>
                      </w:r>
                      <w:r>
                        <w:tab/>
                        <w:t xml:space="preserve"> -help            : Show more help with more parameter</w:t>
                      </w:r>
                    </w:p>
                  </w:txbxContent>
                </v:textbox>
                <w10:wrap type="topAndBottom" anchorx="margin"/>
              </v:rect>
            </w:pict>
          </mc:Fallback>
        </mc:AlternateContent>
      </w:r>
      <w:proofErr w:type="spellStart"/>
      <w:r w:rsidRPr="00475F95">
        <w:rPr>
          <w:b/>
          <w:bCs/>
        </w:rPr>
        <w:t>ShowLDSVG</w:t>
      </w:r>
      <w:proofErr w:type="spellEnd"/>
      <w:r>
        <w:rPr>
          <w:b/>
          <w:bCs/>
        </w:rPr>
        <w:t xml:space="preserve">  </w:t>
      </w:r>
      <w:r>
        <w:rPr>
          <w:rFonts w:hint="eastAsia"/>
          <w:b/>
          <w:bCs/>
        </w:rPr>
        <w:t>主要对程序自动出来的</w:t>
      </w:r>
      <w:proofErr w:type="gramStart"/>
      <w:r>
        <w:rPr>
          <w:rFonts w:hint="eastAsia"/>
          <w:b/>
          <w:bCs/>
        </w:rPr>
        <w:t>图</w:t>
      </w:r>
      <w:r w:rsidR="00EE2582">
        <w:rPr>
          <w:rFonts w:hint="eastAsia"/>
          <w:b/>
          <w:bCs/>
        </w:rPr>
        <w:t>如果</w:t>
      </w:r>
      <w:proofErr w:type="gramEnd"/>
      <w:r>
        <w:rPr>
          <w:rFonts w:hint="eastAsia"/>
          <w:b/>
          <w:bCs/>
        </w:rPr>
        <w:t>不满意，可以手动传递参数以美化结果。如下是期简要的参数</w:t>
      </w:r>
    </w:p>
    <w:p w14:paraId="79D24272" w14:textId="698F1FC0" w:rsidR="00475F95" w:rsidRDefault="00475F95" w:rsidP="00CF7387">
      <w:pPr>
        <w:rPr>
          <w:b/>
          <w:bCs/>
        </w:rPr>
      </w:pPr>
    </w:p>
    <w:p w14:paraId="0B928BA1" w14:textId="0F09F9CF" w:rsidR="00475F95" w:rsidRDefault="00475F95" w:rsidP="00CF7387">
      <w:pPr>
        <w:rPr>
          <w:b/>
          <w:bCs/>
        </w:rPr>
      </w:pPr>
      <w:r>
        <w:t>-</w:t>
      </w:r>
      <w:proofErr w:type="spellStart"/>
      <w:r>
        <w:t>InPreFix</w:t>
      </w:r>
      <w:proofErr w:type="spellEnd"/>
      <w:r>
        <w:t xml:space="preserve">     </w:t>
      </w:r>
      <w:r>
        <w:rPr>
          <w:rFonts w:hint="eastAsia"/>
        </w:rPr>
        <w:t>输入文件，即就是</w:t>
      </w:r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how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输出文件</w:t>
      </w:r>
      <w:proofErr w:type="spellEnd"/>
      <w:r>
        <w:rPr>
          <w:rFonts w:hint="eastAsia"/>
        </w:rPr>
        <w:t xml:space="preserve"> </w:t>
      </w:r>
    </w:p>
    <w:p w14:paraId="5E43753E" w14:textId="43C073FF" w:rsidR="00475F95" w:rsidRDefault="009B2A68" w:rsidP="00CF7387">
      <w:r>
        <w:lastRenderedPageBreak/>
        <w:t>-</w:t>
      </w:r>
      <w:proofErr w:type="spellStart"/>
      <w:r>
        <w:t>OutPut</w:t>
      </w:r>
      <w:proofErr w:type="spellEnd"/>
      <w:r>
        <w:t xml:space="preserve">      </w:t>
      </w:r>
      <w:r>
        <w:rPr>
          <w:rFonts w:hint="eastAsia"/>
        </w:rPr>
        <w:t>输出文件，SVG结果，同时也提供</w:t>
      </w:r>
      <w:proofErr w:type="spellStart"/>
      <w:r>
        <w:rPr>
          <w:rFonts w:hint="eastAsia"/>
        </w:rPr>
        <w:t>png</w:t>
      </w:r>
      <w:proofErr w:type="spellEnd"/>
      <w:r>
        <w:rPr>
          <w:rFonts w:hint="eastAsia"/>
        </w:rPr>
        <w:t>格式文件</w:t>
      </w:r>
    </w:p>
    <w:p w14:paraId="492EDA06" w14:textId="77777777" w:rsidR="001A543B" w:rsidRDefault="001A543B" w:rsidP="00CF7387"/>
    <w:p w14:paraId="5DC519F4" w14:textId="60A4A0C8" w:rsidR="001A543B" w:rsidRDefault="009B2A68" w:rsidP="007418CF">
      <w:r>
        <w:t xml:space="preserve">-help         </w:t>
      </w:r>
      <w:r>
        <w:rPr>
          <w:rFonts w:hint="eastAsia"/>
        </w:rPr>
        <w:t>查看更多参数</w:t>
      </w:r>
    </w:p>
    <w:p w14:paraId="1BB1071C" w14:textId="77777777" w:rsidR="001A543B" w:rsidRPr="001A543B" w:rsidRDefault="001A543B" w:rsidP="00CF7387"/>
    <w:p w14:paraId="68CE5C52" w14:textId="3C18C53A" w:rsidR="001A543B" w:rsidRPr="001A543B" w:rsidRDefault="001A543B" w:rsidP="00CF7387">
      <w:pPr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4F0083F2" wp14:editId="77B2FA9F">
                <wp:simplePos x="0" y="0"/>
                <wp:positionH relativeFrom="margin">
                  <wp:posOffset>-140970</wp:posOffset>
                </wp:positionH>
                <wp:positionV relativeFrom="paragraph">
                  <wp:posOffset>240665</wp:posOffset>
                </wp:positionV>
                <wp:extent cx="5975350" cy="2779395"/>
                <wp:effectExtent l="0" t="0" r="25400" b="20955"/>
                <wp:wrapTopAndBottom/>
                <wp:docPr id="7" name="矩形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75350" cy="2779395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8FFAD61" w14:textId="11718208" w:rsidR="00173BA3" w:rsidRDefault="00173BA3" w:rsidP="001A543B">
                            <w:proofErr w:type="gramStart"/>
                            <w:r>
                              <w:t>./</w:t>
                            </w:r>
                            <w:proofErr w:type="gramEnd"/>
                            <w:r>
                              <w:t>ShowLDSVG   -h</w:t>
                            </w:r>
                          </w:p>
                          <w:p w14:paraId="7851DBD9" w14:textId="77777777" w:rsidR="00173BA3" w:rsidRDefault="00173BA3" w:rsidP="001A543B"/>
                          <w:p w14:paraId="776C0532" w14:textId="79C6ED5B" w:rsidR="00173BA3" w:rsidRDefault="00173BA3" w:rsidP="001A543B">
                            <w:r>
                              <w:tab/>
                            </w:r>
                            <w:r>
                              <w:tab/>
                              <w:t xml:space="preserve"> -InGWAS      &lt;s&gt;    : InPut GWAS Pvalue </w:t>
                            </w:r>
                            <w:proofErr w:type="gramStart"/>
                            <w:r>
                              <w:t>File(</w:t>
                            </w:r>
                            <w:proofErr w:type="gramEnd"/>
                            <w:r>
                              <w:t>chr site Pvalue)</w:t>
                            </w:r>
                          </w:p>
                          <w:p w14:paraId="061048A0" w14:textId="320E6B78" w:rsidR="00173BA3" w:rsidRDefault="00173BA3" w:rsidP="001A543B">
                            <w:r>
                              <w:tab/>
                            </w:r>
                            <w:r>
                              <w:tab/>
                              <w:t xml:space="preserve"> -NoLogP              : Do not get the log Pvalue</w:t>
                            </w:r>
                          </w:p>
                          <w:p w14:paraId="39BEE689" w14:textId="4E658D56" w:rsidR="00173BA3" w:rsidRDefault="00173BA3" w:rsidP="001A543B">
                            <w:r>
                              <w:tab/>
                            </w:r>
                            <w:r>
                              <w:tab/>
                              <w:t xml:space="preserve"> -Cutline       &lt;s&gt;     : show the cut off line of Pvlaue</w:t>
                            </w:r>
                          </w:p>
                          <w:p w14:paraId="6B9EE963" w14:textId="77777777" w:rsidR="00173BA3" w:rsidRDefault="00173BA3" w:rsidP="001A543B"/>
                          <w:p w14:paraId="4A6C7014" w14:textId="68D2B47B" w:rsidR="00173BA3" w:rsidRDefault="00173BA3" w:rsidP="001A543B">
                            <w:r>
                              <w:tab/>
                            </w:r>
                            <w:r>
                              <w:tab/>
                              <w:t xml:space="preserve"> -crBegin     &lt;s&gt;     : In Start Color RGB [255,255,255]</w:t>
                            </w:r>
                          </w:p>
                          <w:p w14:paraId="3D148582" w14:textId="05E36C0D" w:rsidR="00173BA3" w:rsidRDefault="00173BA3" w:rsidP="001A543B">
                            <w:r>
                              <w:tab/>
                            </w:r>
                            <w:r>
                              <w:tab/>
                              <w:t xml:space="preserve"> -crEnd       &lt;s&gt;    : In End Color RGB [255</w:t>
                            </w:r>
                            <w:proofErr w:type="gramStart"/>
                            <w:r>
                              <w:t>,0,0</w:t>
                            </w:r>
                            <w:proofErr w:type="gramEnd"/>
                            <w:r>
                              <w:t>]</w:t>
                            </w:r>
                          </w:p>
                          <w:p w14:paraId="00B4EDBE" w14:textId="50B422F1" w:rsidR="00173BA3" w:rsidRDefault="00173BA3" w:rsidP="00F834F6">
                            <w:pPr>
                              <w:ind w:firstLineChars="450" w:firstLine="945"/>
                            </w:pPr>
                            <w:r>
                              <w:t>-</w:t>
                            </w:r>
                            <w:proofErr w:type="gramStart"/>
                            <w:r w:rsidRPr="00F834F6">
                              <w:t>NumGradien</w:t>
                            </w:r>
                            <w:r>
                              <w:t xml:space="preserve">  &lt;</w:t>
                            </w:r>
                            <w:proofErr w:type="gramEnd"/>
                            <w:r>
                              <w:t>s&gt;   :In Number of gradien of color</w:t>
                            </w:r>
                          </w:p>
                          <w:p w14:paraId="5752A8B0" w14:textId="77777777" w:rsidR="00173BA3" w:rsidRDefault="00173BA3" w:rsidP="001A543B"/>
                          <w:p w14:paraId="191E4753" w14:textId="28EBEB25" w:rsidR="00173BA3" w:rsidRDefault="00173BA3" w:rsidP="001A543B">
                            <w:r>
                              <w:tab/>
                            </w:r>
                            <w:r>
                              <w:tab/>
                              <w:t xml:space="preserve"> -CrGrid      &lt;s&gt;    : the color of grid stroke [white]</w:t>
                            </w:r>
                          </w:p>
                          <w:p w14:paraId="39A2F765" w14:textId="7DA8A82E" w:rsidR="00173BA3" w:rsidRDefault="00173BA3" w:rsidP="001A543B">
                            <w:r>
                              <w:tab/>
                            </w:r>
                            <w:r>
                              <w:tab/>
                              <w:t xml:space="preserve"> -WidthGrid   &lt;s&gt;    : the stroke-width of gird [1]</w:t>
                            </w:r>
                          </w:p>
                          <w:p w14:paraId="52C2D893" w14:textId="4A48E053" w:rsidR="00173BA3" w:rsidRPr="001A543B" w:rsidRDefault="00173BA3" w:rsidP="001A543B">
                            <w:r>
                              <w:tab/>
                            </w:r>
                            <w:r>
                              <w:tab/>
                              <w:t xml:space="preserve"> -NoGrid             : No Show the gird co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F0083F2" id="矩形 7" o:spid="_x0000_s1031" style="position:absolute;left:0;text-align:left;margin-left:-11.1pt;margin-top:18.95pt;width:470.5pt;height:218.85pt;z-index:2516695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" fillcolor="black [3200]" strokecolor="black [1600]" strokeweight="1pt">
                <v:textbox>
                  <w:txbxContent>
                    <w:p w14:paraId="58FFAD61" w14:textId="11718208" w:rsidR="00173BA3" w:rsidRDefault="00173BA3" w:rsidP="001A543B">
                      <w:proofErr w:type="gramStart"/>
                      <w:r>
                        <w:t>./</w:t>
                      </w:r>
                      <w:proofErr w:type="gramEnd"/>
                      <w:r>
                        <w:t>ShowLDSVG   -h</w:t>
                      </w:r>
                    </w:p>
                    <w:p w14:paraId="7851DBD9" w14:textId="77777777" w:rsidR="00173BA3" w:rsidRDefault="00173BA3" w:rsidP="001A543B"/>
                    <w:p w14:paraId="776C0532" w14:textId="79C6ED5B" w:rsidR="00173BA3" w:rsidRDefault="00173BA3" w:rsidP="001A543B">
                      <w:r>
                        <w:tab/>
                      </w:r>
                      <w:r>
                        <w:tab/>
                        <w:t xml:space="preserve"> -InGWAS      &lt;s&gt;    : InPut GWAS Pvalue </w:t>
                      </w:r>
                      <w:proofErr w:type="gramStart"/>
                      <w:r>
                        <w:t>File(</w:t>
                      </w:r>
                      <w:proofErr w:type="gramEnd"/>
                      <w:r>
                        <w:t>chr site Pvalue)</w:t>
                      </w:r>
                    </w:p>
                    <w:p w14:paraId="061048A0" w14:textId="320E6B78" w:rsidR="00173BA3" w:rsidRDefault="00173BA3" w:rsidP="001A543B">
                      <w:r>
                        <w:tab/>
                      </w:r>
                      <w:r>
                        <w:tab/>
                        <w:t xml:space="preserve"> -NoLogP              : Do not get the log Pvalue</w:t>
                      </w:r>
                    </w:p>
                    <w:p w14:paraId="39BEE689" w14:textId="4E658D56" w:rsidR="00173BA3" w:rsidRDefault="00173BA3" w:rsidP="001A543B">
                      <w:r>
                        <w:tab/>
                      </w:r>
                      <w:r>
                        <w:tab/>
                        <w:t xml:space="preserve"> -Cutline       &lt;s&gt;     : show the cut off line of Pvlaue</w:t>
                      </w:r>
                    </w:p>
                    <w:p w14:paraId="6B9EE963" w14:textId="77777777" w:rsidR="00173BA3" w:rsidRDefault="00173BA3" w:rsidP="001A543B"/>
                    <w:p w14:paraId="4A6C7014" w14:textId="68D2B47B" w:rsidR="00173BA3" w:rsidRDefault="00173BA3" w:rsidP="001A543B">
                      <w:r>
                        <w:tab/>
                      </w:r>
                      <w:r>
                        <w:tab/>
                        <w:t xml:space="preserve"> -crBegin     &lt;s&gt;     : In Start Color RGB [255,255,255]</w:t>
                      </w:r>
                    </w:p>
                    <w:p w14:paraId="3D148582" w14:textId="05E36C0D" w:rsidR="00173BA3" w:rsidRDefault="00173BA3" w:rsidP="001A543B">
                      <w:r>
                        <w:tab/>
                      </w:r>
                      <w:r>
                        <w:tab/>
                        <w:t xml:space="preserve"> -crEnd       &lt;s&gt;    : In End Color RGB [255</w:t>
                      </w:r>
                      <w:proofErr w:type="gramStart"/>
                      <w:r>
                        <w:t>,0,0</w:t>
                      </w:r>
                      <w:proofErr w:type="gramEnd"/>
                      <w:r>
                        <w:t>]</w:t>
                      </w:r>
                    </w:p>
                    <w:p w14:paraId="00B4EDBE" w14:textId="50B422F1" w:rsidR="00173BA3" w:rsidRDefault="00173BA3" w:rsidP="00F834F6">
                      <w:pPr>
                        <w:ind w:firstLineChars="450" w:firstLine="945"/>
                      </w:pPr>
                      <w:r>
                        <w:t>-</w:t>
                      </w:r>
                      <w:proofErr w:type="gramStart"/>
                      <w:r w:rsidRPr="00F834F6">
                        <w:t>NumGradien</w:t>
                      </w:r>
                      <w:r>
                        <w:t xml:space="preserve">  &lt;</w:t>
                      </w:r>
                      <w:proofErr w:type="gramEnd"/>
                      <w:r>
                        <w:t>s&gt;   :In Number of gradien of color</w:t>
                      </w:r>
                    </w:p>
                    <w:p w14:paraId="5752A8B0" w14:textId="77777777" w:rsidR="00173BA3" w:rsidRDefault="00173BA3" w:rsidP="001A543B"/>
                    <w:p w14:paraId="191E4753" w14:textId="28EBEB25" w:rsidR="00173BA3" w:rsidRDefault="00173BA3" w:rsidP="001A543B">
                      <w:r>
                        <w:tab/>
                      </w:r>
                      <w:r>
                        <w:tab/>
                        <w:t xml:space="preserve"> -CrGrid      &lt;s&gt;    : the color of grid stroke [white]</w:t>
                      </w:r>
                    </w:p>
                    <w:p w14:paraId="39A2F765" w14:textId="7DA8A82E" w:rsidR="00173BA3" w:rsidRDefault="00173BA3" w:rsidP="001A543B">
                      <w:r>
                        <w:tab/>
                      </w:r>
                      <w:r>
                        <w:tab/>
                        <w:t xml:space="preserve"> -WidthGrid   &lt;s&gt;    : the stroke-width of gird [1]</w:t>
                      </w:r>
                    </w:p>
                    <w:p w14:paraId="52C2D893" w14:textId="4A48E053" w:rsidR="00173BA3" w:rsidRPr="001A543B" w:rsidRDefault="00173BA3" w:rsidP="001A543B">
                      <w:r>
                        <w:tab/>
                      </w:r>
                      <w:r>
                        <w:tab/>
                        <w:t xml:space="preserve"> -NoGrid             : No Show the gird col</w:t>
                      </w:r>
                    </w:p>
                  </w:txbxContent>
                </v:textbox>
                <w10:wrap type="topAndBottom" anchorx="margin"/>
              </v:rect>
            </w:pict>
          </mc:Fallback>
        </mc:AlternateContent>
      </w:r>
      <w:r w:rsidRPr="007F11B6"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  <w:t>详细参数</w:t>
      </w:r>
    </w:p>
    <w:p w14:paraId="74B4CE47" w14:textId="68848BB7" w:rsidR="001A543B" w:rsidRDefault="001A543B" w:rsidP="00CF7387">
      <w:pPr>
        <w:rPr>
          <w:b/>
          <w:bCs/>
        </w:rPr>
      </w:pPr>
    </w:p>
    <w:p w14:paraId="3FF0CBD7" w14:textId="498E67D8" w:rsidR="00F834F6" w:rsidRDefault="00F834F6" w:rsidP="00CF7387">
      <w:pPr>
        <w:rPr>
          <w:b/>
          <w:bCs/>
        </w:rPr>
      </w:pPr>
      <w:r>
        <w:rPr>
          <w:rFonts w:hint="eastAsia"/>
          <w:b/>
          <w:bCs/>
        </w:rPr>
        <w:t>GWAS</w:t>
      </w:r>
      <w:r>
        <w:rPr>
          <w:b/>
          <w:bCs/>
        </w:rPr>
        <w:t xml:space="preserve">: </w:t>
      </w:r>
    </w:p>
    <w:p w14:paraId="136BAE6E" w14:textId="77777777" w:rsidR="00F834F6" w:rsidRDefault="001A543B" w:rsidP="001A543B">
      <w:r>
        <w:t>--</w:t>
      </w:r>
      <w:proofErr w:type="spellStart"/>
      <w:r>
        <w:t>InGWAS</w:t>
      </w:r>
      <w:proofErr w:type="spellEnd"/>
      <w:r>
        <w:t xml:space="preserve">      </w:t>
      </w:r>
      <w:r>
        <w:rPr>
          <w:rFonts w:hint="eastAsia"/>
        </w:rPr>
        <w:t>输入文件，即</w:t>
      </w:r>
      <w:r w:rsidR="00F834F6">
        <w:rPr>
          <w:rFonts w:hint="eastAsia"/>
        </w:rPr>
        <w:t>要结果</w:t>
      </w:r>
      <w:proofErr w:type="spellStart"/>
      <w:r w:rsidR="00F834F6">
        <w:rPr>
          <w:rFonts w:hint="eastAsia"/>
        </w:rPr>
        <w:t>gw</w:t>
      </w:r>
      <w:r w:rsidR="00F834F6">
        <w:t>as</w:t>
      </w:r>
      <w:proofErr w:type="spellEnd"/>
      <w:r w:rsidR="00F834F6">
        <w:rPr>
          <w:rFonts w:hint="eastAsia"/>
        </w:rPr>
        <w:t>的文件，联合上下作图</w:t>
      </w:r>
      <w:r>
        <w:rPr>
          <w:rFonts w:hint="eastAsia"/>
        </w:rPr>
        <w:t xml:space="preserve"> </w:t>
      </w:r>
      <w:r w:rsidR="00F834F6">
        <w:rPr>
          <w:rFonts w:hint="eastAsia"/>
        </w:rPr>
        <w:t>，</w:t>
      </w:r>
    </w:p>
    <w:p w14:paraId="639CB869" w14:textId="181FB4E7" w:rsidR="001A543B" w:rsidRDefault="00F834F6" w:rsidP="00F834F6">
      <w:pPr>
        <w:ind w:firstLineChars="800" w:firstLine="1680"/>
        <w:rPr>
          <w:b/>
          <w:bCs/>
        </w:rPr>
      </w:pPr>
      <w:r>
        <w:rPr>
          <w:rFonts w:hint="eastAsia"/>
        </w:rPr>
        <w:t>格式为三列文件（</w:t>
      </w:r>
      <w:proofErr w:type="spellStart"/>
      <w:r>
        <w:t>hr</w:t>
      </w:r>
      <w:proofErr w:type="spellEnd"/>
      <w:r>
        <w:t xml:space="preserve"> site </w:t>
      </w:r>
      <w:proofErr w:type="spellStart"/>
      <w:r>
        <w:t>Pvalue</w:t>
      </w:r>
      <w:proofErr w:type="spellEnd"/>
      <w:r>
        <w:rPr>
          <w:rFonts w:hint="eastAsia"/>
        </w:rPr>
        <w:t>）</w:t>
      </w:r>
    </w:p>
    <w:p w14:paraId="0E5B77CD" w14:textId="06997B8C" w:rsidR="001A543B" w:rsidRDefault="00F834F6" w:rsidP="00F834F6">
      <w:pPr>
        <w:ind w:firstLineChars="100" w:firstLine="210"/>
      </w:pPr>
      <w:r>
        <w:t>-</w:t>
      </w:r>
      <w:proofErr w:type="spellStart"/>
      <w:r>
        <w:t>NoLogP</w:t>
      </w:r>
      <w:proofErr w:type="spellEnd"/>
      <w:r>
        <w:t xml:space="preserve"> </w:t>
      </w:r>
      <w:r w:rsidR="001A543B">
        <w:t xml:space="preserve">     </w:t>
      </w:r>
      <w:r>
        <w:rPr>
          <w:rFonts w:hint="eastAsia"/>
        </w:rPr>
        <w:t>对</w:t>
      </w:r>
      <w:proofErr w:type="spellStart"/>
      <w:r>
        <w:rPr>
          <w:rFonts w:hint="eastAsia"/>
        </w:rPr>
        <w:t>P</w:t>
      </w:r>
      <w:r>
        <w:t>value</w:t>
      </w:r>
      <w:proofErr w:type="spellEnd"/>
      <w:r>
        <w:rPr>
          <w:rFonts w:hint="eastAsia"/>
        </w:rPr>
        <w:t>值不进行 取-l</w:t>
      </w:r>
      <w:r>
        <w:t xml:space="preserve">og() </w:t>
      </w:r>
      <w:r>
        <w:rPr>
          <w:rFonts w:hint="eastAsia"/>
        </w:rPr>
        <w:t>进行转换</w:t>
      </w:r>
    </w:p>
    <w:p w14:paraId="4175265F" w14:textId="51AE82D0" w:rsidR="00F834F6" w:rsidRDefault="00F834F6" w:rsidP="00F834F6">
      <w:pPr>
        <w:ind w:firstLineChars="100" w:firstLine="210"/>
      </w:pPr>
      <w:r>
        <w:t xml:space="preserve">-Cutline       </w:t>
      </w:r>
      <w:proofErr w:type="spellStart"/>
      <w:r>
        <w:rPr>
          <w:rFonts w:hint="eastAsia"/>
        </w:rPr>
        <w:t>gwas</w:t>
      </w:r>
      <w:proofErr w:type="spellEnd"/>
      <w:r>
        <w:rPr>
          <w:rFonts w:hint="eastAsia"/>
        </w:rPr>
        <w:t>中的cut</w:t>
      </w:r>
      <w:r>
        <w:t xml:space="preserve"> off</w:t>
      </w:r>
      <w:r>
        <w:rPr>
          <w:rFonts w:hint="eastAsia"/>
        </w:rPr>
        <w:t>线</w:t>
      </w:r>
    </w:p>
    <w:p w14:paraId="660FBD46" w14:textId="3ABE0505" w:rsidR="001A543B" w:rsidRDefault="001A543B" w:rsidP="001A543B"/>
    <w:p w14:paraId="26D370A7" w14:textId="171107E3" w:rsidR="00F834F6" w:rsidRDefault="00F834F6" w:rsidP="001A543B">
      <w:r>
        <w:rPr>
          <w:rFonts w:hint="eastAsia"/>
        </w:rPr>
        <w:t>C</w:t>
      </w:r>
      <w:r>
        <w:t>or:</w:t>
      </w:r>
    </w:p>
    <w:p w14:paraId="03683E00" w14:textId="52A8BAE2" w:rsidR="00F834F6" w:rsidRDefault="00F834F6" w:rsidP="001A543B">
      <w:r>
        <w:t>-</w:t>
      </w:r>
      <w:proofErr w:type="spellStart"/>
      <w:r>
        <w:t>crBegin</w:t>
      </w:r>
      <w:proofErr w:type="spellEnd"/>
      <w:r>
        <w:t xml:space="preserve">       </w:t>
      </w:r>
      <w:r>
        <w:rPr>
          <w:rFonts w:hint="eastAsia"/>
        </w:rPr>
        <w:t>开始颜色</w:t>
      </w:r>
      <w:r>
        <w:t>,</w:t>
      </w:r>
      <w:r>
        <w:rPr>
          <w:rFonts w:hint="eastAsia"/>
        </w:rPr>
        <w:t>对应弱关联(R^</w:t>
      </w:r>
      <w:r>
        <w:t>2=0),</w:t>
      </w:r>
      <w:r>
        <w:rPr>
          <w:rFonts w:hint="eastAsia"/>
        </w:rPr>
        <w:t>默认为 白色</w:t>
      </w:r>
    </w:p>
    <w:p w14:paraId="148A661A" w14:textId="4C77E444" w:rsidR="00F834F6" w:rsidRPr="00F834F6" w:rsidRDefault="00F834F6" w:rsidP="001A543B">
      <w:r>
        <w:t>-</w:t>
      </w:r>
      <w:proofErr w:type="spellStart"/>
      <w:r>
        <w:t>crEnd</w:t>
      </w:r>
      <w:proofErr w:type="spellEnd"/>
      <w:r>
        <w:t xml:space="preserve">         </w:t>
      </w:r>
      <w:r>
        <w:rPr>
          <w:rFonts w:hint="eastAsia"/>
        </w:rPr>
        <w:t>终止颜色</w:t>
      </w:r>
      <w:r>
        <w:t>,</w:t>
      </w:r>
      <w:r>
        <w:rPr>
          <w:rFonts w:hint="eastAsia"/>
        </w:rPr>
        <w:t>对应弱关联的(R^</w:t>
      </w:r>
      <w:r>
        <w:t>2=1),</w:t>
      </w:r>
      <w:r>
        <w:rPr>
          <w:rFonts w:hint="eastAsia"/>
        </w:rPr>
        <w:t>默认为 红色</w:t>
      </w:r>
    </w:p>
    <w:p w14:paraId="04DD236A" w14:textId="20943CA9" w:rsidR="001A543B" w:rsidRDefault="001A543B" w:rsidP="001A543B">
      <w:r>
        <w:t>-</w:t>
      </w:r>
      <w:proofErr w:type="spellStart"/>
      <w:r w:rsidR="00F834F6" w:rsidRPr="00F834F6">
        <w:t>NumGradien</w:t>
      </w:r>
      <w:proofErr w:type="spellEnd"/>
      <w:r>
        <w:t xml:space="preserve">  </w:t>
      </w:r>
      <w:r w:rsidR="00F834F6">
        <w:rPr>
          <w:rFonts w:hint="eastAsia"/>
        </w:rPr>
        <w:t>开始颜色到终止颜色的渐变份数</w:t>
      </w:r>
    </w:p>
    <w:p w14:paraId="71E7E7C6" w14:textId="68B38299" w:rsidR="00F834F6" w:rsidRDefault="00F834F6" w:rsidP="001A543B"/>
    <w:p w14:paraId="49A62889" w14:textId="79030339" w:rsidR="00F834F6" w:rsidRDefault="00F834F6" w:rsidP="001A543B">
      <w:r>
        <w:t>Grid</w:t>
      </w:r>
      <w:r>
        <w:rPr>
          <w:rFonts w:hint="eastAsia"/>
        </w:rPr>
        <w:t>：</w:t>
      </w:r>
    </w:p>
    <w:p w14:paraId="039F9C4B" w14:textId="57E050A1" w:rsidR="00F834F6" w:rsidRDefault="00F834F6" w:rsidP="001A543B">
      <w:r>
        <w:t>-</w:t>
      </w:r>
      <w:proofErr w:type="spellStart"/>
      <w:r>
        <w:t>CrGrid</w:t>
      </w:r>
      <w:proofErr w:type="spellEnd"/>
      <w:r>
        <w:t xml:space="preserve">     </w:t>
      </w:r>
      <w:r w:rsidR="00665E3C">
        <w:t xml:space="preserve"> </w:t>
      </w:r>
      <w:r>
        <w:t xml:space="preserve"> </w:t>
      </w:r>
      <w:r>
        <w:rPr>
          <w:rFonts w:hint="eastAsia"/>
        </w:rPr>
        <w:t>网格边缘的颜色 ，默认为 白色</w:t>
      </w:r>
    </w:p>
    <w:p w14:paraId="42AE387D" w14:textId="5D26CC71" w:rsidR="001A543B" w:rsidRDefault="00F834F6" w:rsidP="00CF7387">
      <w:pPr>
        <w:rPr>
          <w:b/>
          <w:bCs/>
        </w:rPr>
      </w:pPr>
      <w:r>
        <w:t>-</w:t>
      </w:r>
      <w:proofErr w:type="spellStart"/>
      <w:r>
        <w:t>WidthGrid</w:t>
      </w:r>
      <w:proofErr w:type="spellEnd"/>
      <w:r>
        <w:t xml:space="preserve">  </w:t>
      </w:r>
      <w:r w:rsidR="00665E3C">
        <w:t xml:space="preserve">  </w:t>
      </w:r>
      <w:r>
        <w:rPr>
          <w:rFonts w:hint="eastAsia"/>
        </w:rPr>
        <w:t>网格边缘</w:t>
      </w:r>
      <w:r w:rsidR="00AA2535">
        <w:rPr>
          <w:rFonts w:hint="eastAsia"/>
        </w:rPr>
        <w:t>线条的宽度，默认为1</w:t>
      </w:r>
    </w:p>
    <w:p w14:paraId="611EC7AD" w14:textId="77B31EC8" w:rsidR="001A543B" w:rsidRDefault="00AA2535" w:rsidP="00CF7387">
      <w:r>
        <w:t>-</w:t>
      </w:r>
      <w:proofErr w:type="spellStart"/>
      <w:r>
        <w:rPr>
          <w:rFonts w:hint="eastAsia"/>
        </w:rPr>
        <w:t>No</w:t>
      </w:r>
      <w:r>
        <w:t>Grid</w:t>
      </w:r>
      <w:proofErr w:type="spellEnd"/>
      <w:r>
        <w:t xml:space="preserve">    </w:t>
      </w:r>
      <w:r w:rsidR="00665E3C">
        <w:t xml:space="preserve"> </w:t>
      </w:r>
      <w:r>
        <w:t xml:space="preserve"> </w:t>
      </w:r>
      <w:r>
        <w:rPr>
          <w:rFonts w:hint="eastAsia"/>
        </w:rPr>
        <w:t>不显示网格边缘信息</w:t>
      </w:r>
    </w:p>
    <w:p w14:paraId="26103A7C" w14:textId="77777777" w:rsidR="00AA2535" w:rsidRPr="007F11B6" w:rsidRDefault="00AA2535" w:rsidP="00CF7387">
      <w:pPr>
        <w:rPr>
          <w:b/>
          <w:bCs/>
        </w:rPr>
      </w:pPr>
    </w:p>
    <w:p w14:paraId="1E220883" w14:textId="18695708" w:rsidR="00BD2918" w:rsidRDefault="00BD2918" w:rsidP="00CF7387">
      <w:pPr>
        <w:pStyle w:val="1"/>
      </w:pPr>
      <w:bookmarkStart w:id="9" w:name="_Toc34131463"/>
      <w:r>
        <w:rPr>
          <w:rFonts w:hint="eastAsia"/>
        </w:rPr>
        <w:t>输出文件</w:t>
      </w:r>
      <w:bookmarkEnd w:id="9"/>
    </w:p>
    <w:p w14:paraId="1C3C9DB5" w14:textId="38739366" w:rsidR="00EA4D8E" w:rsidRDefault="00EF43A6" w:rsidP="00EA4D8E">
      <w:r>
        <w:rPr>
          <w:rFonts w:hint="eastAsia"/>
        </w:rPr>
        <w:t>，输入文件为群体的VCF变异文件，自然不须要介绍，对输出文件，</w:t>
      </w:r>
      <w:r w:rsidR="00EA4D8E">
        <w:rPr>
          <w:rFonts w:hint="eastAsia"/>
        </w:rPr>
        <w:t>程序为了让用户自己可以根据需求调整作图，美化图片，连同中间输出结果都输出来，如有如下几个文件。</w:t>
      </w:r>
    </w:p>
    <w:p w14:paraId="44EA80E7" w14:textId="77777777" w:rsidR="00DC2CC3" w:rsidRDefault="00DC2CC3" w:rsidP="00EA4D8E"/>
    <w:tbl>
      <w:tblPr>
        <w:tblStyle w:val="4-6"/>
        <w:tblW w:w="0" w:type="auto"/>
        <w:tblLook w:val="04A0" w:firstRow="1" w:lastRow="0" w:firstColumn="1" w:lastColumn="0" w:noHBand="0" w:noVBand="1"/>
      </w:tblPr>
      <w:tblGrid>
        <w:gridCol w:w="1980"/>
        <w:gridCol w:w="6316"/>
      </w:tblGrid>
      <w:tr w:rsidR="00EF43A6" w14:paraId="270E76C2" w14:textId="77777777" w:rsidTr="00F85B8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2B7DD53C" w14:textId="25A3E927" w:rsidR="00EF43A6" w:rsidRDefault="00EF43A6" w:rsidP="00EA4D8E">
            <w:r>
              <w:rPr>
                <w:rFonts w:hint="eastAsia"/>
              </w:rPr>
              <w:lastRenderedPageBreak/>
              <w:t>输出文件</w:t>
            </w:r>
          </w:p>
        </w:tc>
        <w:tc>
          <w:tcPr>
            <w:tcW w:w="6316" w:type="dxa"/>
          </w:tcPr>
          <w:p w14:paraId="156A38B7" w14:textId="33E5EA1F" w:rsidR="00EF43A6" w:rsidRDefault="00EF43A6" w:rsidP="00EA4D8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 xml:space="preserve"> 说明和格式</w:t>
            </w:r>
          </w:p>
        </w:tc>
      </w:tr>
      <w:tr w:rsidR="00EF43A6" w14:paraId="0D56F838" w14:textId="77777777" w:rsidTr="00F85B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70EEC5BE" w14:textId="5DC12B31" w:rsidR="00EF43A6" w:rsidRDefault="00EF43A6" w:rsidP="00EA4D8E">
            <w:r w:rsidRPr="00173BA3">
              <w:t>out.site.gz</w:t>
            </w:r>
          </w:p>
        </w:tc>
        <w:tc>
          <w:tcPr>
            <w:tcW w:w="6316" w:type="dxa"/>
          </w:tcPr>
          <w:p w14:paraId="1324FEFD" w14:textId="473DF2EE" w:rsidR="00EF43A6" w:rsidRDefault="00D42E6D" w:rsidP="00EA4D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eastAsia"/>
              </w:rPr>
              <w:t>为过滤后参与计算的SNP位点，格式为两列，【</w:t>
            </w:r>
            <w:proofErr w:type="spellStart"/>
            <w:r>
              <w:rPr>
                <w:rFonts w:hint="eastAsia"/>
              </w:rPr>
              <w:t>chr</w:t>
            </w:r>
            <w:proofErr w:type="spellEnd"/>
            <w:r>
              <w:t xml:space="preserve"> Site</w:t>
            </w:r>
            <w:r>
              <w:rPr>
                <w:rFonts w:hint="eastAsia"/>
              </w:rPr>
              <w:t>】</w:t>
            </w:r>
          </w:p>
        </w:tc>
      </w:tr>
      <w:tr w:rsidR="00EF43A6" w14:paraId="1DFD1CE8" w14:textId="77777777" w:rsidTr="00F85B8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5C7D3AAF" w14:textId="6DEED667" w:rsidR="00EF43A6" w:rsidRDefault="00D42E6D" w:rsidP="00EA4D8E">
            <w:r w:rsidRPr="00173BA3">
              <w:t>out.blocks.gz</w:t>
            </w:r>
            <w:r>
              <w:t xml:space="preserve">  </w:t>
            </w:r>
          </w:p>
        </w:tc>
        <w:tc>
          <w:tcPr>
            <w:tcW w:w="6316" w:type="dxa"/>
          </w:tcPr>
          <w:p w14:paraId="4B412A35" w14:textId="25788447" w:rsidR="00EF43A6" w:rsidRDefault="00D42E6D" w:rsidP="00EA4D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为程序判断得到的B</w:t>
            </w:r>
            <w:r>
              <w:t>loc</w:t>
            </w:r>
            <w:r>
              <w:rPr>
                <w:rFonts w:hint="eastAsia"/>
              </w:rPr>
              <w:t>k</w:t>
            </w:r>
            <w:r w:rsidR="00F33CAD">
              <w:rPr>
                <w:rFonts w:hint="eastAsia"/>
              </w:rPr>
              <w:t>s</w:t>
            </w:r>
            <w:r>
              <w:rPr>
                <w:rFonts w:hint="eastAsia"/>
              </w:rPr>
              <w:t>结果文件，主要前面三列【</w:t>
            </w:r>
            <w:proofErr w:type="spellStart"/>
            <w:r>
              <w:t>C</w:t>
            </w:r>
            <w:r>
              <w:rPr>
                <w:rFonts w:hint="eastAsia"/>
              </w:rPr>
              <w:t>hr</w:t>
            </w:r>
            <w:proofErr w:type="spellEnd"/>
            <w:r>
              <w:t xml:space="preserve"> Start End</w:t>
            </w:r>
            <w:r>
              <w:rPr>
                <w:rFonts w:hint="eastAsia"/>
              </w:rPr>
              <w:t>】</w:t>
            </w:r>
          </w:p>
        </w:tc>
      </w:tr>
      <w:tr w:rsidR="00EF43A6" w14:paraId="410757DA" w14:textId="77777777" w:rsidTr="00F85B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124AA81B" w14:textId="3265740E" w:rsidR="00EF43A6" w:rsidRDefault="00D42E6D" w:rsidP="00EA4D8E">
            <w:r w:rsidRPr="00062D37">
              <w:t>out.TriangleRR.gz</w:t>
            </w:r>
          </w:p>
        </w:tc>
        <w:tc>
          <w:tcPr>
            <w:tcW w:w="6316" w:type="dxa"/>
          </w:tcPr>
          <w:p w14:paraId="551FD3A6" w14:textId="36BFCBFB" w:rsidR="00EF43A6" w:rsidRDefault="00D42E6D" w:rsidP="00EA4D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eastAsia"/>
              </w:rPr>
              <w:t>为两两之间的连锁程序R</w:t>
            </w:r>
            <w:r>
              <w:t>^2 ,</w:t>
            </w:r>
            <w:r>
              <w:rPr>
                <w:rFonts w:hint="eastAsia"/>
              </w:rPr>
              <w:t>为矩阵的一半，倒三角</w:t>
            </w:r>
          </w:p>
        </w:tc>
      </w:tr>
      <w:tr w:rsidR="00EF43A6" w14:paraId="13BF302F" w14:textId="77777777" w:rsidTr="00F85B8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51C22A26" w14:textId="037C0B87" w:rsidR="00EF43A6" w:rsidRDefault="00D42E6D" w:rsidP="00EA4D8E">
            <w:proofErr w:type="spellStart"/>
            <w:r w:rsidRPr="00062D37">
              <w:t>out.svg</w:t>
            </w:r>
            <w:proofErr w:type="spellEnd"/>
            <w:r>
              <w:t xml:space="preserve">  </w:t>
            </w:r>
          </w:p>
        </w:tc>
        <w:tc>
          <w:tcPr>
            <w:tcW w:w="6316" w:type="dxa"/>
          </w:tcPr>
          <w:p w14:paraId="20D7D97C" w14:textId="3153A717" w:rsidR="00EF43A6" w:rsidRDefault="00D42E6D" w:rsidP="00EA4D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为最终要看的图片，</w:t>
            </w:r>
            <w:proofErr w:type="spellStart"/>
            <w:r>
              <w:rPr>
                <w:rFonts w:hint="eastAsia"/>
              </w:rPr>
              <w:t>svg</w:t>
            </w:r>
            <w:proofErr w:type="spellEnd"/>
            <w:r>
              <w:rPr>
                <w:rFonts w:hint="eastAsia"/>
              </w:rPr>
              <w:t>为矢量图</w:t>
            </w:r>
          </w:p>
        </w:tc>
      </w:tr>
      <w:tr w:rsidR="00EF43A6" w14:paraId="5AA581B4" w14:textId="77777777" w:rsidTr="00F85B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tcBorders>
              <w:bottom w:val="single" w:sz="4" w:space="0" w:color="70AD47" w:themeColor="accent6"/>
            </w:tcBorders>
          </w:tcPr>
          <w:p w14:paraId="28A82F27" w14:textId="4E4460DA" w:rsidR="00EF43A6" w:rsidRDefault="00D42E6D" w:rsidP="00EA4D8E">
            <w:r w:rsidRPr="00062D37">
              <w:t>out.</w:t>
            </w:r>
            <w:r>
              <w:rPr>
                <w:rFonts w:hint="eastAsia"/>
              </w:rPr>
              <w:t>png</w:t>
            </w:r>
            <w:r>
              <w:t xml:space="preserve"> </w:t>
            </w:r>
          </w:p>
        </w:tc>
        <w:tc>
          <w:tcPr>
            <w:tcW w:w="6316" w:type="dxa"/>
            <w:tcBorders>
              <w:bottom w:val="single" w:sz="4" w:space="0" w:color="70AD47" w:themeColor="accent6"/>
            </w:tcBorders>
          </w:tcPr>
          <w:p w14:paraId="5725A7DC" w14:textId="623C5300" w:rsidR="00EF43A6" w:rsidRDefault="00D42E6D" w:rsidP="00EA4D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eastAsia"/>
              </w:rPr>
              <w:t>为最终要看的图片，</w:t>
            </w:r>
            <w:proofErr w:type="spellStart"/>
            <w:r>
              <w:rPr>
                <w:rFonts w:hint="eastAsia"/>
              </w:rPr>
              <w:t>png</w:t>
            </w:r>
            <w:proofErr w:type="spellEnd"/>
            <w:r>
              <w:rPr>
                <w:rFonts w:hint="eastAsia"/>
              </w:rPr>
              <w:t>为</w:t>
            </w:r>
            <w:r w:rsidR="00F33CAD">
              <w:rPr>
                <w:rFonts w:hint="eastAsia"/>
              </w:rPr>
              <w:t>位点</w:t>
            </w:r>
            <w:r>
              <w:rPr>
                <w:rFonts w:hint="eastAsia"/>
              </w:rPr>
              <w:t>图,以防</w:t>
            </w:r>
            <w:proofErr w:type="spellStart"/>
            <w:r>
              <w:rPr>
                <w:rFonts w:hint="eastAsia"/>
              </w:rPr>
              <w:t>s</w:t>
            </w:r>
            <w:r>
              <w:t>vg</w:t>
            </w:r>
            <w:proofErr w:type="spellEnd"/>
            <w:r>
              <w:rPr>
                <w:rFonts w:hint="eastAsia"/>
              </w:rPr>
              <w:t>过大打不开</w:t>
            </w:r>
          </w:p>
        </w:tc>
      </w:tr>
      <w:tr w:rsidR="00EF43A6" w14:paraId="3746B0CB" w14:textId="77777777" w:rsidTr="00F85B8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tcBorders>
              <w:top w:val="single" w:sz="4" w:space="0" w:color="70AD47" w:themeColor="accent6"/>
              <w:left w:val="single" w:sz="4" w:space="0" w:color="70AD47" w:themeColor="accent6"/>
              <w:bottom w:val="single" w:sz="4" w:space="0" w:color="70AD47" w:themeColor="accent6"/>
              <w:right w:val="single" w:sz="4" w:space="0" w:color="70AD47" w:themeColor="accent6"/>
            </w:tcBorders>
          </w:tcPr>
          <w:p w14:paraId="1A6DCDFB" w14:textId="636391AA" w:rsidR="00EF43A6" w:rsidRDefault="00F85B83" w:rsidP="00EA4D8E">
            <w:r>
              <w:rPr>
                <w:rFonts w:hint="eastAsia"/>
              </w:rPr>
              <w:t>输入文件</w:t>
            </w:r>
          </w:p>
        </w:tc>
        <w:tc>
          <w:tcPr>
            <w:tcW w:w="6316" w:type="dxa"/>
            <w:tcBorders>
              <w:top w:val="single" w:sz="4" w:space="0" w:color="70AD47" w:themeColor="accent6"/>
              <w:left w:val="single" w:sz="4" w:space="0" w:color="70AD47" w:themeColor="accent6"/>
              <w:bottom w:val="single" w:sz="4" w:space="0" w:color="70AD47" w:themeColor="accent6"/>
              <w:right w:val="single" w:sz="4" w:space="0" w:color="70AD47" w:themeColor="accent6"/>
            </w:tcBorders>
          </w:tcPr>
          <w:p w14:paraId="0183C5C4" w14:textId="6CEC6FE4" w:rsidR="00EF43A6" w:rsidRDefault="00F85B83" w:rsidP="00EA4D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说明和格式</w:t>
            </w:r>
          </w:p>
        </w:tc>
      </w:tr>
      <w:tr w:rsidR="00F85B83" w14:paraId="18007E5D" w14:textId="77777777" w:rsidTr="00F85B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tcBorders>
              <w:top w:val="single" w:sz="4" w:space="0" w:color="70AD47" w:themeColor="accent6"/>
              <w:left w:val="single" w:sz="4" w:space="0" w:color="70AD47" w:themeColor="accent6"/>
              <w:bottom w:val="single" w:sz="4" w:space="0" w:color="70AD47" w:themeColor="accent6"/>
              <w:right w:val="single" w:sz="4" w:space="0" w:color="70AD47" w:themeColor="accent6"/>
            </w:tcBorders>
          </w:tcPr>
          <w:p w14:paraId="2BB2E04F" w14:textId="3151B046" w:rsidR="00F85B83" w:rsidRDefault="00F85B83" w:rsidP="00EA4D8E">
            <w:r>
              <w:rPr>
                <w:rFonts w:hint="eastAsia"/>
              </w:rPr>
              <w:t>In</w:t>
            </w:r>
            <w:r>
              <w:t>.vcf</w:t>
            </w:r>
          </w:p>
        </w:tc>
        <w:tc>
          <w:tcPr>
            <w:tcW w:w="6316" w:type="dxa"/>
            <w:tcBorders>
              <w:top w:val="single" w:sz="4" w:space="0" w:color="70AD47" w:themeColor="accent6"/>
              <w:left w:val="single" w:sz="4" w:space="0" w:color="70AD47" w:themeColor="accent6"/>
              <w:bottom w:val="single" w:sz="4" w:space="0" w:color="70AD47" w:themeColor="accent6"/>
              <w:right w:val="single" w:sz="4" w:space="0" w:color="70AD47" w:themeColor="accent6"/>
            </w:tcBorders>
          </w:tcPr>
          <w:p w14:paraId="0853F591" w14:textId="2892EF4C" w:rsidR="00F85B83" w:rsidRDefault="00F85B83" w:rsidP="00EA4D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eastAsia"/>
              </w:rPr>
              <w:t>V</w:t>
            </w:r>
            <w:r>
              <w:t>CF</w:t>
            </w:r>
            <w:r>
              <w:rPr>
                <w:rFonts w:hint="eastAsia"/>
              </w:rPr>
              <w:t>格式，群体检测变异的结果文件</w:t>
            </w:r>
          </w:p>
        </w:tc>
      </w:tr>
      <w:tr w:rsidR="00F85B83" w14:paraId="43FC8E1E" w14:textId="77777777" w:rsidTr="00F85B8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tcBorders>
              <w:top w:val="single" w:sz="4" w:space="0" w:color="70AD47" w:themeColor="accent6"/>
              <w:left w:val="single" w:sz="4" w:space="0" w:color="70AD47" w:themeColor="accent6"/>
              <w:bottom w:val="single" w:sz="4" w:space="0" w:color="70AD47" w:themeColor="accent6"/>
              <w:right w:val="single" w:sz="4" w:space="0" w:color="70AD47" w:themeColor="accent6"/>
            </w:tcBorders>
          </w:tcPr>
          <w:p w14:paraId="33AE7886" w14:textId="324BF337" w:rsidR="00F85B83" w:rsidRDefault="00F85B83" w:rsidP="00EA4D8E">
            <w:proofErr w:type="spellStart"/>
            <w:r w:rsidRPr="00F85B83">
              <w:t>gwas.pvlue</w:t>
            </w:r>
            <w:proofErr w:type="spellEnd"/>
          </w:p>
        </w:tc>
        <w:tc>
          <w:tcPr>
            <w:tcW w:w="6316" w:type="dxa"/>
            <w:tcBorders>
              <w:top w:val="single" w:sz="4" w:space="0" w:color="70AD47" w:themeColor="accent6"/>
              <w:left w:val="single" w:sz="4" w:space="0" w:color="70AD47" w:themeColor="accent6"/>
              <w:bottom w:val="single" w:sz="4" w:space="0" w:color="70AD47" w:themeColor="accent6"/>
              <w:right w:val="single" w:sz="4" w:space="0" w:color="70AD47" w:themeColor="accent6"/>
            </w:tcBorders>
          </w:tcPr>
          <w:p w14:paraId="47528672" w14:textId="79B89B1E" w:rsidR="00F85B83" w:rsidRDefault="00F85B83" w:rsidP="00EA4D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GWA</w:t>
            </w:r>
            <w:r>
              <w:t>S</w:t>
            </w:r>
            <w:r>
              <w:rPr>
                <w:rFonts w:hint="eastAsia"/>
              </w:rPr>
              <w:t>的结果，格式主要有三列【</w:t>
            </w:r>
            <w:proofErr w:type="spellStart"/>
            <w:r>
              <w:rPr>
                <w:rFonts w:hint="eastAsia"/>
              </w:rPr>
              <w:t>chr</w:t>
            </w:r>
            <w:proofErr w:type="spellEnd"/>
            <w:r>
              <w:t xml:space="preserve"> Site </w:t>
            </w:r>
            <w:proofErr w:type="spellStart"/>
            <w:r>
              <w:t>Pvlue</w:t>
            </w:r>
            <w:proofErr w:type="spellEnd"/>
            <w:r>
              <w:rPr>
                <w:rFonts w:hint="eastAsia"/>
              </w:rPr>
              <w:t>】</w:t>
            </w:r>
            <w:r w:rsidR="00596D03">
              <w:rPr>
                <w:rFonts w:hint="eastAsia"/>
              </w:rPr>
              <w:t>，可选项，非必须</w:t>
            </w:r>
          </w:p>
        </w:tc>
      </w:tr>
    </w:tbl>
    <w:p w14:paraId="57544036" w14:textId="77777777" w:rsidR="00BD2918" w:rsidRPr="00BD2918" w:rsidRDefault="00BD2918" w:rsidP="00BD2918"/>
    <w:p w14:paraId="3EFF3CF6" w14:textId="078BED7A" w:rsidR="00CF7387" w:rsidRPr="009B32B8" w:rsidRDefault="00CF7387" w:rsidP="00CF7387">
      <w:pPr>
        <w:pStyle w:val="1"/>
      </w:pPr>
      <w:bookmarkStart w:id="10" w:name="_Toc34131464"/>
      <w:r>
        <w:rPr>
          <w:rFonts w:hint="eastAsia"/>
        </w:rPr>
        <w:t>经典实例</w:t>
      </w:r>
      <w:bookmarkEnd w:id="10"/>
    </w:p>
    <w:p w14:paraId="1828B5D8" w14:textId="238BB2F9" w:rsidR="00016E90" w:rsidRDefault="00D962F4" w:rsidP="00016E90">
      <w:pPr>
        <w:pStyle w:val="2"/>
        <w:rPr>
          <w:rFonts w:ascii="Times New Roman" w:hAnsi="Times New Roman"/>
          <w:sz w:val="24"/>
          <w:szCs w:val="24"/>
        </w:rPr>
      </w:pPr>
      <w:bookmarkStart w:id="11" w:name="_Toc34131465"/>
      <w:r>
        <w:rPr>
          <w:rFonts w:ascii="Times New Roman" w:hAnsi="Times New Roman" w:hint="eastAsia"/>
          <w:sz w:val="24"/>
          <w:szCs w:val="24"/>
        </w:rPr>
        <w:t>实例</w:t>
      </w:r>
      <w:r>
        <w:rPr>
          <w:rFonts w:ascii="Times New Roman" w:hAnsi="Times New Roman" w:hint="eastAsia"/>
          <w:sz w:val="24"/>
          <w:szCs w:val="24"/>
        </w:rPr>
        <w:t>1</w:t>
      </w:r>
      <w:r>
        <w:rPr>
          <w:rFonts w:ascii="Times New Roman" w:hAnsi="Times New Roman" w:hint="eastAsia"/>
          <w:sz w:val="24"/>
          <w:szCs w:val="24"/>
        </w:rPr>
        <w:t>：倒三角</w:t>
      </w:r>
      <w:r w:rsidR="004F2EC3">
        <w:rPr>
          <w:rFonts w:ascii="Times New Roman" w:hAnsi="Times New Roman" w:hint="eastAsia"/>
          <w:sz w:val="24"/>
          <w:szCs w:val="24"/>
        </w:rPr>
        <w:t>+</w:t>
      </w:r>
      <w:r>
        <w:rPr>
          <w:rFonts w:ascii="Times New Roman" w:hAnsi="Times New Roman" w:hint="eastAsia"/>
          <w:sz w:val="24"/>
          <w:szCs w:val="24"/>
        </w:rPr>
        <w:t>默认</w:t>
      </w:r>
      <w:r>
        <w:rPr>
          <w:rFonts w:ascii="Times New Roman" w:hAnsi="Times New Roman" w:hint="eastAsia"/>
          <w:sz w:val="24"/>
          <w:szCs w:val="24"/>
        </w:rPr>
        <w:t>LD</w:t>
      </w:r>
      <w:r w:rsidRPr="000F400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Block</w:t>
      </w:r>
      <w:r>
        <w:rPr>
          <w:rFonts w:ascii="Times New Roman" w:hAnsi="Times New Roman"/>
          <w:sz w:val="24"/>
          <w:szCs w:val="24"/>
        </w:rPr>
        <w:t>s</w:t>
      </w:r>
      <w:bookmarkEnd w:id="11"/>
    </w:p>
    <w:p w14:paraId="742EBB76" w14:textId="77777777" w:rsidR="00B93968" w:rsidRDefault="002D4E28" w:rsidP="00B93968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程序考虑为了大家易用方便使用，仅输入群体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VCF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格式和指定区域即可</w:t>
      </w:r>
      <w:proofErr w:type="spellEnd"/>
      <w:r w:rsidR="007B2C9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。</w:t>
      </w:r>
    </w:p>
    <w:p w14:paraId="189A5860" w14:textId="27B57A35" w:rsidR="004C76FA" w:rsidRDefault="00B93968" w:rsidP="00B93968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具体可以进入程序的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Show</w:t>
      </w:r>
      <w:proofErr w:type="spellEnd"/>
      <w:r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/example/Example1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里面查看，</w:t>
      </w:r>
      <w:r w:rsidR="007B2C9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如下是代码</w:t>
      </w:r>
    </w:p>
    <w:p w14:paraId="3468B81C" w14:textId="306BCDFC" w:rsidR="004C76FA" w:rsidRPr="004C76FA" w:rsidRDefault="004C76FA" w:rsidP="004C76FA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</w:p>
    <w:p w14:paraId="0105C95C" w14:textId="781E13B9" w:rsidR="004C76FA" w:rsidRDefault="004C76FA" w:rsidP="004C76FA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Style w:val="a9"/>
          <w:rFonts w:ascii="inherit" w:hAnsi="inherit" w:cs="宋体" w:hint="eastAsia"/>
          <w:b w:val="0"/>
          <w:bCs w:val="0"/>
          <w:color w:val="212121"/>
          <w:sz w:val="16"/>
          <w:szCs w:val="16"/>
          <w:lang w:val="en"/>
        </w:rPr>
      </w:pPr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../../bin/</w:t>
      </w:r>
      <w:proofErr w:type="spellStart"/>
      <w:r>
        <w:rPr>
          <w:rStyle w:val="a9"/>
          <w:rFonts w:ascii="inherit" w:hAnsi="inherit" w:cs="宋体" w:hint="eastAsia"/>
          <w:b w:val="0"/>
          <w:bCs w:val="0"/>
          <w:color w:val="212121"/>
          <w:sz w:val="16"/>
          <w:szCs w:val="16"/>
          <w:lang w:val="en"/>
        </w:rPr>
        <w:t>L</w:t>
      </w:r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DBlockShow</w:t>
      </w:r>
      <w:proofErr w:type="spellEnd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-</w:t>
      </w:r>
      <w:proofErr w:type="spellStart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VCF</w:t>
      </w:r>
      <w:proofErr w:type="spellEnd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Test.vcf.gz  -</w:t>
      </w:r>
      <w:proofErr w:type="spellStart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Put</w:t>
      </w:r>
      <w:proofErr w:type="spellEnd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out -Region Ghir_D11:24100000:2420000</w:t>
      </w:r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0</w:t>
      </w:r>
    </w:p>
    <w:p w14:paraId="34E7A38F" w14:textId="77777777" w:rsidR="004C76FA" w:rsidRPr="004C76FA" w:rsidRDefault="004C76FA" w:rsidP="004C76FA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</w:p>
    <w:p w14:paraId="065AA6D4" w14:textId="743D2C18" w:rsidR="00B93968" w:rsidRDefault="00B93968" w:rsidP="00B93968">
      <w:pPr>
        <w:pStyle w:val="HTML"/>
        <w:shd w:val="clear" w:color="auto" w:fill="FFFFFF"/>
        <w:rPr>
          <w:rStyle w:val="a9"/>
          <w:rFonts w:ascii="inherit" w:hAnsi="inherit" w:cs="宋体" w:hint="eastAsia"/>
          <w:b w:val="0"/>
          <w:bCs w:val="0"/>
          <w:color w:val="212121"/>
          <w:sz w:val="22"/>
          <w:szCs w:val="22"/>
          <w:lang w:val="en" w:eastAsia="zh-CN"/>
        </w:rPr>
      </w:pPr>
      <w:r>
        <w:rPr>
          <w:rStyle w:val="a9"/>
          <w:rFonts w:ascii="inherit" w:hAnsi="inherit" w:cs="宋体" w:hint="eastAsia"/>
          <w:b w:val="0"/>
          <w:bCs w:val="0"/>
          <w:color w:val="212121"/>
          <w:sz w:val="22"/>
          <w:szCs w:val="22"/>
          <w:lang w:val="en" w:eastAsia="zh-CN"/>
        </w:rPr>
        <w:t>如下截图：</w:t>
      </w:r>
    </w:p>
    <w:p w14:paraId="71D2F05C" w14:textId="15CCE399" w:rsidR="007B2C96" w:rsidRDefault="00B93968" w:rsidP="00D962F4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noProof/>
        </w:rPr>
        <w:drawing>
          <wp:inline distT="0" distB="0" distL="0" distR="0" wp14:anchorId="704422EB" wp14:editId="43F53DEF">
            <wp:extent cx="5273631" cy="2706269"/>
            <wp:effectExtent l="0" t="0" r="381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307369" cy="27235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B0366B" w14:textId="77777777" w:rsidR="00B93968" w:rsidRDefault="00B93968" w:rsidP="00B93968">
      <w:pPr>
        <w:pStyle w:val="HTML"/>
        <w:shd w:val="clear" w:color="auto" w:fill="FFFFFF"/>
        <w:rPr>
          <w:b/>
          <w:color w:val="00B050"/>
          <w:lang w:eastAsia="zh-CN"/>
        </w:rPr>
      </w:pPr>
      <w:r>
        <w:rPr>
          <w:rFonts w:hint="eastAsia"/>
          <w:b/>
          <w:color w:val="00B050"/>
          <w:lang w:eastAsia="zh-CN"/>
        </w:rPr>
        <w:t>说明:</w:t>
      </w:r>
    </w:p>
    <w:p w14:paraId="71DF5A96" w14:textId="4AA21E85" w:rsidR="00D962F4" w:rsidRPr="00576F92" w:rsidRDefault="00B93968" w:rsidP="00D962F4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只要运行就可以得到上面列的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5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个文件，其中</w:t>
      </w:r>
      <w:proofErr w:type="spellStart"/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ou</w:t>
      </w:r>
      <w:r w:rsidRPr="00576F9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t.svg</w:t>
      </w:r>
      <w:proofErr w:type="spellEnd"/>
      <w:r w:rsidR="00576F9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/</w:t>
      </w:r>
      <w:proofErr w:type="spellStart"/>
      <w:r w:rsidRPr="00576F9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out.png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为最终要的图</w:t>
      </w:r>
      <w:proofErr w:type="spellEnd"/>
    </w:p>
    <w:p w14:paraId="788BD05B" w14:textId="6CB04917" w:rsidR="00B93968" w:rsidRPr="00D962F4" w:rsidRDefault="00576F92" w:rsidP="00576F92">
      <w:pPr>
        <w:jc w:val="center"/>
      </w:pPr>
      <w:r>
        <w:rPr>
          <w:noProof/>
        </w:rPr>
        <w:lastRenderedPageBreak/>
        <w:drawing>
          <wp:inline distT="0" distB="0" distL="0" distR="0" wp14:anchorId="41F0D8D6" wp14:editId="04FBD518">
            <wp:extent cx="2662128" cy="1755648"/>
            <wp:effectExtent l="0" t="0" r="508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662128" cy="17556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0E9069" w14:textId="42735529" w:rsidR="00576F92" w:rsidRDefault="00576F92" w:rsidP="00576F92">
      <w:pPr>
        <w:pStyle w:val="2"/>
        <w:rPr>
          <w:rFonts w:ascii="Times New Roman" w:hAnsi="Times New Roman"/>
          <w:sz w:val="24"/>
          <w:szCs w:val="24"/>
        </w:rPr>
      </w:pPr>
      <w:bookmarkStart w:id="12" w:name="_Toc34131466"/>
      <w:r>
        <w:rPr>
          <w:rFonts w:ascii="Times New Roman" w:hAnsi="Times New Roman" w:hint="eastAsia"/>
          <w:sz w:val="24"/>
          <w:szCs w:val="24"/>
        </w:rPr>
        <w:t>实例</w:t>
      </w:r>
      <w:r>
        <w:rPr>
          <w:rFonts w:ascii="Times New Roman" w:hAnsi="Times New Roman"/>
          <w:sz w:val="24"/>
          <w:szCs w:val="24"/>
        </w:rPr>
        <w:t>2</w:t>
      </w:r>
      <w:r>
        <w:rPr>
          <w:rFonts w:ascii="Times New Roman" w:hAnsi="Times New Roman" w:hint="eastAsia"/>
          <w:sz w:val="24"/>
          <w:szCs w:val="24"/>
        </w:rPr>
        <w:t>：倒三角</w:t>
      </w:r>
      <w:r w:rsidR="004F2EC3">
        <w:rPr>
          <w:rFonts w:ascii="Times New Roman" w:hAnsi="Times New Roman" w:hint="eastAsia"/>
          <w:sz w:val="24"/>
          <w:szCs w:val="24"/>
        </w:rPr>
        <w:t>+</w:t>
      </w:r>
      <w:r>
        <w:rPr>
          <w:rFonts w:ascii="Times New Roman" w:hAnsi="Times New Roman" w:hint="eastAsia"/>
          <w:sz w:val="24"/>
          <w:szCs w:val="24"/>
        </w:rPr>
        <w:t>默认</w:t>
      </w:r>
      <w:r>
        <w:rPr>
          <w:rFonts w:ascii="Times New Roman" w:hAnsi="Times New Roman" w:hint="eastAsia"/>
          <w:sz w:val="24"/>
          <w:szCs w:val="24"/>
        </w:rPr>
        <w:t>LD</w:t>
      </w:r>
      <w:r w:rsidRPr="000F400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Block</w:t>
      </w:r>
      <w:r>
        <w:rPr>
          <w:rFonts w:ascii="Times New Roman" w:hAnsi="Times New Roman"/>
          <w:sz w:val="24"/>
          <w:szCs w:val="24"/>
        </w:rPr>
        <w:t xml:space="preserve">s  + </w:t>
      </w:r>
      <w:r>
        <w:rPr>
          <w:rFonts w:ascii="Times New Roman" w:hAnsi="Times New Roman" w:hint="eastAsia"/>
          <w:sz w:val="24"/>
          <w:szCs w:val="24"/>
        </w:rPr>
        <w:t>GWAS</w:t>
      </w:r>
      <w:bookmarkEnd w:id="12"/>
    </w:p>
    <w:p w14:paraId="57D3D650" w14:textId="446F51B4" w:rsidR="00576F92" w:rsidRDefault="00576F92" w:rsidP="00576F92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如上面实例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虽然得到倒三解图和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Pr="00576F9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576F9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bloc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ks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结果，但</w:t>
      </w:r>
      <w:proofErr w:type="gramStart"/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常还要</w:t>
      </w:r>
      <w:proofErr w:type="gramEnd"/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加上一些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WAS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信息上去，那么只要把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was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格式整理成三列</w:t>
      </w:r>
      <w:proofErr w:type="spell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【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chr</w:t>
      </w:r>
      <w:proofErr w:type="spellEnd"/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site  </w:t>
      </w:r>
      <w:proofErr w:type="spellStart"/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Pv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u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e</w:t>
      </w:r>
      <w:proofErr w:type="spell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】，即可以用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-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I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nGWAS</w:t>
      </w:r>
      <w:proofErr w:type="spellEnd"/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参数传。具体可以进入程序的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Show</w:t>
      </w:r>
      <w:proofErr w:type="spellEnd"/>
      <w:r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/example/Example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2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里面查看，如下是代码</w:t>
      </w:r>
    </w:p>
    <w:p w14:paraId="001A6F40" w14:textId="77777777" w:rsidR="00282608" w:rsidRPr="004C76FA" w:rsidRDefault="00282608" w:rsidP="00282608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</w:p>
    <w:p w14:paraId="060BF106" w14:textId="402D8538" w:rsidR="00282608" w:rsidRPr="00282608" w:rsidRDefault="00282608" w:rsidP="00282608">
      <w:pPr>
        <w:widowControl/>
        <w:shd w:val="clear" w:color="auto" w:fill="F6F8FA"/>
        <w:tabs>
          <w:tab w:val="left" w:pos="916"/>
          <w:tab w:val="left" w:pos="1832"/>
          <w:tab w:val="left" w:pos="2420"/>
          <w:tab w:val="left" w:pos="2840"/>
          <w:tab w:val="left" w:pos="4085"/>
          <w:tab w:val="left" w:pos="4835"/>
          <w:tab w:val="left" w:pos="5420"/>
          <w:tab w:val="left" w:pos="5855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Style w:val="a9"/>
          <w:rFonts w:ascii="inherit" w:hAnsi="inherit" w:cs="宋体" w:hint="eastAsia"/>
          <w:b w:val="0"/>
          <w:bCs w:val="0"/>
          <w:color w:val="212121"/>
          <w:sz w:val="16"/>
          <w:szCs w:val="16"/>
          <w:lang w:val="en"/>
        </w:rPr>
      </w:pP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#../../bin/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ShowLDSVG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-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PreFix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../Example1/out</w:t>
      </w:r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</w:t>
      </w: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-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Put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.svg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-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GWAS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 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gwas.pvlue</w:t>
      </w:r>
      <w:proofErr w:type="spellEnd"/>
    </w:p>
    <w:p w14:paraId="13AAE7C2" w14:textId="5ED583C8" w:rsidR="00282608" w:rsidRDefault="00282608" w:rsidP="00282608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2840"/>
          <w:tab w:val="left" w:pos="4085"/>
          <w:tab w:val="left" w:pos="4835"/>
          <w:tab w:val="left" w:pos="5420"/>
          <w:tab w:val="left" w:pos="5855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Style w:val="a9"/>
          <w:rFonts w:ascii="inherit" w:hAnsi="inherit" w:cs="宋体" w:hint="eastAsia"/>
          <w:b w:val="0"/>
          <w:bCs w:val="0"/>
          <w:color w:val="212121"/>
          <w:sz w:val="16"/>
          <w:szCs w:val="16"/>
          <w:lang w:val="en"/>
        </w:rPr>
      </w:pP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../../bin/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ShowLDSVG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-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PreFix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../Example1/out</w:t>
      </w: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-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Put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.svg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-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GWAS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 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gwas.pvlue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</w:t>
      </w: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-Cutline  7</w:t>
      </w:r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</w:t>
      </w:r>
    </w:p>
    <w:p w14:paraId="3CD7699C" w14:textId="77777777" w:rsidR="00282608" w:rsidRPr="004C76FA" w:rsidRDefault="00282608" w:rsidP="00282608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3335"/>
          <w:tab w:val="left" w:pos="4580"/>
          <w:tab w:val="left" w:pos="5000"/>
          <w:tab w:val="left" w:pos="5420"/>
          <w:tab w:val="left" w:pos="6340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</w:p>
    <w:p w14:paraId="6A9B0320" w14:textId="51ED4D42" w:rsidR="00576F92" w:rsidRDefault="00282608" w:rsidP="00576F92">
      <w:pPr>
        <w:rPr>
          <w:rFonts w:eastAsia="宋体"/>
          <w:kern w:val="0"/>
          <w:sz w:val="24"/>
          <w:szCs w:val="24"/>
          <w:lang w:val="x-none"/>
        </w:rPr>
      </w:pPr>
      <w:r w:rsidRPr="00282608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如上只用到</w:t>
      </w:r>
      <w:proofErr w:type="spellStart"/>
      <w:r w:rsidRPr="00282608">
        <w:rPr>
          <w:rFonts w:eastAsia="宋体"/>
          <w:kern w:val="0"/>
          <w:sz w:val="24"/>
          <w:szCs w:val="24"/>
          <w:lang w:val="x-none"/>
        </w:rPr>
        <w:t>ShowLDSVG</w:t>
      </w:r>
      <w:r w:rsidRPr="00282608">
        <w:rPr>
          <w:rFonts w:eastAsia="宋体"/>
          <w:kern w:val="0"/>
          <w:sz w:val="24"/>
          <w:szCs w:val="24"/>
          <w:lang w:val="x-none"/>
        </w:rPr>
        <w:t>重新</w:t>
      </w:r>
      <w:r w:rsidRPr="00282608">
        <w:rPr>
          <w:rFonts w:eastAsia="宋体" w:hint="eastAsia"/>
          <w:kern w:val="0"/>
          <w:sz w:val="24"/>
          <w:szCs w:val="24"/>
          <w:lang w:val="x-none"/>
        </w:rPr>
        <w:t>画图即可，</w:t>
      </w:r>
      <w:r>
        <w:rPr>
          <w:rFonts w:eastAsia="宋体" w:hint="eastAsia"/>
          <w:kern w:val="0"/>
          <w:sz w:val="24"/>
          <w:szCs w:val="24"/>
          <w:lang w:val="x-none"/>
        </w:rPr>
        <w:t>得到</w:t>
      </w:r>
      <w:proofErr w:type="gramStart"/>
      <w:r>
        <w:rPr>
          <w:rFonts w:eastAsia="宋体" w:hint="eastAsia"/>
          <w:kern w:val="0"/>
          <w:sz w:val="24"/>
          <w:szCs w:val="24"/>
          <w:lang w:val="x-none"/>
        </w:rPr>
        <w:t>的最图同</w:t>
      </w:r>
      <w:proofErr w:type="gramEnd"/>
      <w:r>
        <w:rPr>
          <w:rFonts w:eastAsia="宋体" w:hint="eastAsia"/>
          <w:kern w:val="0"/>
          <w:sz w:val="24"/>
          <w:szCs w:val="24"/>
          <w:lang w:val="x-none"/>
        </w:rPr>
        <w:t>共是是</w:t>
      </w:r>
      <w:r>
        <w:rPr>
          <w:rFonts w:eastAsia="宋体" w:hint="eastAsia"/>
          <w:kern w:val="0"/>
          <w:sz w:val="24"/>
          <w:szCs w:val="24"/>
          <w:lang w:val="x-none"/>
        </w:rPr>
        <w:t>ou</w:t>
      </w:r>
      <w:r>
        <w:rPr>
          <w:rFonts w:eastAsia="宋体"/>
          <w:kern w:val="0"/>
          <w:sz w:val="24"/>
          <w:szCs w:val="24"/>
          <w:lang w:val="x-none"/>
        </w:rPr>
        <w:t>t.svg</w:t>
      </w:r>
      <w:r>
        <w:rPr>
          <w:rFonts w:eastAsia="宋体" w:hint="eastAsia"/>
          <w:kern w:val="0"/>
          <w:sz w:val="24"/>
          <w:szCs w:val="24"/>
          <w:lang w:val="x-none"/>
        </w:rPr>
        <w:t>和</w:t>
      </w:r>
      <w:proofErr w:type="spellEnd"/>
      <w:r>
        <w:rPr>
          <w:rFonts w:eastAsia="宋体" w:hint="eastAsia"/>
          <w:kern w:val="0"/>
          <w:sz w:val="24"/>
          <w:szCs w:val="24"/>
          <w:lang w:val="x-none"/>
        </w:rPr>
        <w:t>out</w:t>
      </w:r>
      <w:r>
        <w:rPr>
          <w:rFonts w:eastAsia="宋体"/>
          <w:kern w:val="0"/>
          <w:sz w:val="24"/>
          <w:szCs w:val="24"/>
          <w:lang w:val="x-none"/>
        </w:rPr>
        <w:t>.png</w:t>
      </w:r>
    </w:p>
    <w:p w14:paraId="17B9BDC9" w14:textId="13394925" w:rsidR="00282608" w:rsidRPr="00282608" w:rsidRDefault="00282608" w:rsidP="00282608">
      <w:pPr>
        <w:jc w:val="center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noProof/>
        </w:rPr>
        <w:drawing>
          <wp:inline distT="0" distB="0" distL="0" distR="0" wp14:anchorId="17B7D681" wp14:editId="3614911A">
            <wp:extent cx="3226042" cy="3329356"/>
            <wp:effectExtent l="0" t="0" r="0" b="444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247149" cy="33511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07C0A5" w14:textId="77777777" w:rsidR="00576F92" w:rsidRPr="00576F92" w:rsidRDefault="00576F92" w:rsidP="00576F92"/>
    <w:p w14:paraId="410B1623" w14:textId="576A4EE9" w:rsidR="0084749E" w:rsidRPr="00FE178B" w:rsidRDefault="0084749E" w:rsidP="0084749E">
      <w:pPr>
        <w:pStyle w:val="2"/>
        <w:rPr>
          <w:rFonts w:ascii="Times New Roman" w:hAnsi="Times New Roman"/>
          <w:sz w:val="24"/>
          <w:szCs w:val="24"/>
        </w:rPr>
      </w:pPr>
      <w:bookmarkStart w:id="13" w:name="_Toc34131467"/>
      <w:r w:rsidRPr="00FE178B">
        <w:rPr>
          <w:rFonts w:ascii="Times New Roman" w:hAnsi="Times New Roman" w:hint="eastAsia"/>
          <w:sz w:val="24"/>
          <w:szCs w:val="24"/>
        </w:rPr>
        <w:t>实例</w:t>
      </w:r>
      <w:r w:rsidRPr="00FE178B">
        <w:rPr>
          <w:rFonts w:ascii="Times New Roman" w:hAnsi="Times New Roman"/>
          <w:sz w:val="24"/>
          <w:szCs w:val="24"/>
        </w:rPr>
        <w:t>3</w:t>
      </w:r>
      <w:r w:rsidRPr="00FE178B">
        <w:rPr>
          <w:rFonts w:ascii="Times New Roman" w:hAnsi="Times New Roman" w:hint="eastAsia"/>
          <w:sz w:val="24"/>
          <w:szCs w:val="24"/>
        </w:rPr>
        <w:t>：倒三角</w:t>
      </w:r>
      <w:r w:rsidRPr="00FE178B">
        <w:rPr>
          <w:rFonts w:ascii="Times New Roman" w:hAnsi="Times New Roman" w:hint="eastAsia"/>
          <w:sz w:val="24"/>
          <w:szCs w:val="24"/>
        </w:rPr>
        <w:t>+</w:t>
      </w:r>
      <w:r w:rsidRPr="00FE178B">
        <w:rPr>
          <w:rFonts w:ascii="Times New Roman" w:hAnsi="Times New Roman"/>
          <w:sz w:val="24"/>
          <w:szCs w:val="24"/>
        </w:rPr>
        <w:t>plink</w:t>
      </w:r>
      <w:r w:rsidRPr="00FE178B">
        <w:rPr>
          <w:rFonts w:ascii="Times New Roman" w:hAnsi="Times New Roman" w:hint="eastAsia"/>
          <w:sz w:val="24"/>
          <w:szCs w:val="24"/>
        </w:rPr>
        <w:t>s LD</w:t>
      </w:r>
      <w:r w:rsidRPr="00FE178B">
        <w:rPr>
          <w:rFonts w:ascii="Times New Roman" w:hAnsi="Times New Roman"/>
          <w:sz w:val="24"/>
          <w:szCs w:val="24"/>
        </w:rPr>
        <w:t xml:space="preserve"> </w:t>
      </w:r>
      <w:r w:rsidRPr="00FE178B">
        <w:rPr>
          <w:rFonts w:ascii="Times New Roman" w:hAnsi="Times New Roman" w:hint="eastAsia"/>
          <w:sz w:val="24"/>
          <w:szCs w:val="24"/>
        </w:rPr>
        <w:t>Block</w:t>
      </w:r>
      <w:r w:rsidRPr="00FE178B">
        <w:rPr>
          <w:rFonts w:ascii="Times New Roman" w:hAnsi="Times New Roman"/>
          <w:sz w:val="24"/>
          <w:szCs w:val="24"/>
        </w:rPr>
        <w:t>s</w:t>
      </w:r>
      <w:bookmarkEnd w:id="13"/>
    </w:p>
    <w:p w14:paraId="0DFBC35C" w14:textId="0B0DA7FF" w:rsidR="00AD5575" w:rsidRDefault="005169EA" w:rsidP="00FE178B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本程序找</w:t>
      </w:r>
      <w:r w:rsidRP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P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bloc</w:t>
      </w:r>
      <w:r w:rsidRP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k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="004F2E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,</w:t>
      </w:r>
      <w:proofErr w:type="spellStart"/>
      <w:r w:rsidRP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相对</w:t>
      </w:r>
      <w:proofErr w:type="spellEnd"/>
      <w:r w:rsidR="00460879">
        <w:fldChar w:fldCharType="begin"/>
      </w:r>
      <w:r w:rsidR="00460879">
        <w:instrText xml:space="preserve"> HYPERLINK "https://www.broadinstitute.org/haploview/haploview" \t "_blank" \o "https://www.broadinstitute.org/haploview/haploview" </w:instrText>
      </w:r>
      <w:r w:rsidR="00460879">
        <w:fldChar w:fldCharType="separate"/>
      </w:r>
      <w:r w:rsidR="00FE178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aploview</w:t>
      </w:r>
      <w:r w:rsidR="00460879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fldChar w:fldCharType="end"/>
      </w:r>
      <w:r w:rsidR="00FE178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 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和</w:t>
      </w:r>
      <w:proofErr w:type="spellStart"/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plin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ks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在大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blo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cks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差别很大</w:t>
      </w:r>
      <w:proofErr w:type="spellEnd"/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, 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但碎的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="004F2E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4F2E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lastRenderedPageBreak/>
        <w:t>blocks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均存在一点差别，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目前本程序检测</w:t>
      </w:r>
      <w:proofErr w:type="spellEnd"/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blocks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算法和细节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取取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后期调整改进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期望达到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plin</w:t>
      </w:r>
      <w:r w:rsidR="004F2E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ks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结果一模一样的结果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此外由于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p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inks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在计算</w:t>
      </w:r>
      <w:proofErr w:type="spellEnd"/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bloc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ks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十分快，本程序已经兼容其</w:t>
      </w:r>
      <w:proofErr w:type="spellEnd"/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LD </w:t>
      </w:r>
      <w:proofErr w:type="spellStart"/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bloc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ks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结果，只须须要把结果替换进去，同时重新画画一下图。具体可以进入程序的</w:t>
      </w:r>
      <w:proofErr w:type="spellEnd"/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FE178B"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Show</w:t>
      </w:r>
      <w:proofErr w:type="spellEnd"/>
      <w:r w:rsidR="00FE178B"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/example/Example</w:t>
      </w:r>
      <w:r w:rsidR="00AD5575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3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里面查看，</w:t>
      </w:r>
    </w:p>
    <w:p w14:paraId="756BD718" w14:textId="34CF40F5" w:rsidR="00FE178B" w:rsidRDefault="00AD5575" w:rsidP="00FE178B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</w:p>
    <w:p w14:paraId="4596AC8C" w14:textId="58E7D31A" w:rsidR="00AD5575" w:rsidRPr="00AD5575" w:rsidRDefault="00AD5575" w:rsidP="00AD5575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2840"/>
          <w:tab w:val="left" w:pos="4085"/>
          <w:tab w:val="left" w:pos="4835"/>
          <w:tab w:val="left" w:pos="5420"/>
          <w:tab w:val="left" w:pos="5855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left="160" w:hangingChars="100" w:hanging="16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.</w:t>
      </w:r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/plink-1.9/plink</w:t>
      </w:r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--</w:t>
      </w:r>
      <w:proofErr w:type="spellStart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vcf</w:t>
      </w:r>
      <w:proofErr w:type="spellEnd"/>
      <w:proofErr w:type="gramStart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..</w:t>
      </w:r>
      <w:proofErr w:type="gramEnd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/Example1/Test.vcf.gz</w:t>
      </w:r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--</w:t>
      </w:r>
      <w:proofErr w:type="spellStart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geno</w:t>
      </w:r>
      <w:proofErr w:type="spellEnd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0.1</w:t>
      </w:r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-</w:t>
      </w:r>
      <w:proofErr w:type="spellStart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maf</w:t>
      </w:r>
      <w:proofErr w:type="spellEnd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0.01</w:t>
      </w:r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--blocks  no-</w:t>
      </w:r>
      <w:proofErr w:type="spellStart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pheno</w:t>
      </w:r>
      <w:proofErr w:type="spellEnd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-</w:t>
      </w:r>
      <w:proofErr w:type="spellStart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req</w:t>
      </w:r>
      <w:proofErr w:type="spellEnd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--out</w:t>
      </w:r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plink</w:t>
      </w:r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--allow-extra-</w:t>
      </w:r>
      <w:proofErr w:type="spellStart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chr</w:t>
      </w:r>
      <w:proofErr w:type="spellEnd"/>
    </w:p>
    <w:p w14:paraId="40664769" w14:textId="620A64D2" w:rsidR="00AD5575" w:rsidRPr="00AD5575" w:rsidRDefault="00AD5575" w:rsidP="00AD5575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2840"/>
          <w:tab w:val="left" w:pos="4085"/>
          <w:tab w:val="left" w:pos="4835"/>
          <w:tab w:val="left" w:pos="5420"/>
          <w:tab w:val="left" w:pos="5855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  <w:proofErr w:type="gramStart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cp  ..</w:t>
      </w:r>
      <w:proofErr w:type="gramEnd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/Example1/out.* ./;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  </w:t>
      </w:r>
    </w:p>
    <w:p w14:paraId="2ECE5033" w14:textId="77777777" w:rsidR="00AD5575" w:rsidRPr="00AD5575" w:rsidRDefault="00AD5575" w:rsidP="00AD5575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2840"/>
          <w:tab w:val="left" w:pos="4085"/>
          <w:tab w:val="left" w:pos="4835"/>
          <w:tab w:val="left" w:pos="5420"/>
          <w:tab w:val="left" w:pos="5855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  <w:proofErr w:type="gramStart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rm  out.blocks.gz</w:t>
      </w:r>
      <w:proofErr w:type="gramEnd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 ; mv    </w:t>
      </w:r>
      <w:proofErr w:type="spellStart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plink.blocks.det</w:t>
      </w:r>
      <w:proofErr w:type="spellEnd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  </w:t>
      </w:r>
      <w:proofErr w:type="spellStart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out.blocks</w:t>
      </w:r>
      <w:proofErr w:type="spellEnd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; </w:t>
      </w:r>
      <w:proofErr w:type="spellStart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gzip</w:t>
      </w:r>
      <w:proofErr w:type="spellEnd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 </w:t>
      </w:r>
      <w:proofErr w:type="spellStart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out.blocks</w:t>
      </w:r>
      <w:proofErr w:type="spellEnd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; </w:t>
      </w:r>
      <w:proofErr w:type="spellStart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rm</w:t>
      </w:r>
      <w:proofErr w:type="spellEnd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 plink.*</w:t>
      </w:r>
    </w:p>
    <w:p w14:paraId="2592DCC3" w14:textId="501D741E" w:rsidR="00FE178B" w:rsidRDefault="00AD5575" w:rsidP="00AD5575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2840"/>
          <w:tab w:val="left" w:pos="4085"/>
          <w:tab w:val="left" w:pos="4835"/>
          <w:tab w:val="left" w:pos="5420"/>
          <w:tab w:val="left" w:pos="5855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Style w:val="a9"/>
          <w:rFonts w:ascii="inherit" w:hAnsi="inherit" w:cs="宋体" w:hint="eastAsia"/>
          <w:b w:val="0"/>
          <w:bCs w:val="0"/>
          <w:color w:val="212121"/>
          <w:sz w:val="16"/>
          <w:szCs w:val="16"/>
          <w:lang w:val="en"/>
        </w:rPr>
      </w:pPr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../../bin/</w:t>
      </w:r>
      <w:proofErr w:type="spellStart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ShowLDSVG</w:t>
      </w:r>
      <w:proofErr w:type="spellEnd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</w:t>
      </w:r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-</w:t>
      </w:r>
      <w:proofErr w:type="spellStart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InPreFix</w:t>
      </w:r>
      <w:proofErr w:type="spellEnd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</w:t>
      </w:r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./out   -</w:t>
      </w:r>
      <w:proofErr w:type="spellStart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OutPut</w:t>
      </w:r>
      <w:proofErr w:type="spellEnd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</w:t>
      </w:r>
      <w:proofErr w:type="spellStart"/>
      <w:r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out.svg</w:t>
      </w:r>
      <w:proofErr w:type="spellEnd"/>
      <w:r w:rsidR="00FE178B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</w:t>
      </w:r>
    </w:p>
    <w:p w14:paraId="0E2BE236" w14:textId="77777777" w:rsidR="00FE178B" w:rsidRPr="004C76FA" w:rsidRDefault="00FE178B" w:rsidP="00FE178B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3335"/>
          <w:tab w:val="left" w:pos="4580"/>
          <w:tab w:val="left" w:pos="5000"/>
          <w:tab w:val="left" w:pos="5420"/>
          <w:tab w:val="left" w:pos="6340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</w:p>
    <w:p w14:paraId="47D5F02D" w14:textId="544AE782" w:rsidR="00FE178B" w:rsidRPr="00AD5575" w:rsidRDefault="00AD5575" w:rsidP="00FE178B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282608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如上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将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block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结果文件</w:t>
      </w:r>
      <w:proofErr w:type="gram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件</w:t>
      </w:r>
      <w:proofErr w:type="gram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替换</w:t>
      </w:r>
      <w:proofErr w:type="gram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换</w:t>
      </w:r>
      <w:proofErr w:type="gram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一下，然后</w:t>
      </w:r>
      <w:proofErr w:type="gram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后</w:t>
      </w:r>
      <w:proofErr w:type="gramEnd"/>
      <w:r w:rsidRPr="00282608">
        <w:rPr>
          <w:rFonts w:eastAsia="宋体"/>
          <w:kern w:val="0"/>
          <w:sz w:val="24"/>
          <w:szCs w:val="24"/>
          <w:lang w:val="x-none"/>
        </w:rPr>
        <w:t>ShowLDSVG</w:t>
      </w:r>
      <w:r w:rsidRPr="00282608">
        <w:rPr>
          <w:rFonts w:eastAsia="宋体"/>
          <w:kern w:val="0"/>
          <w:sz w:val="24"/>
          <w:szCs w:val="24"/>
          <w:lang w:val="x-none"/>
        </w:rPr>
        <w:t>重新</w:t>
      </w:r>
      <w:r w:rsidRPr="00282608">
        <w:rPr>
          <w:rFonts w:eastAsia="宋体" w:hint="eastAsia"/>
          <w:kern w:val="0"/>
          <w:sz w:val="24"/>
          <w:szCs w:val="24"/>
          <w:lang w:val="x-none"/>
        </w:rPr>
        <w:t>画图</w:t>
      </w:r>
      <w:r>
        <w:rPr>
          <w:rFonts w:eastAsia="宋体" w:hint="eastAsia"/>
          <w:kern w:val="0"/>
          <w:sz w:val="24"/>
          <w:szCs w:val="24"/>
          <w:lang w:val="x-none"/>
        </w:rPr>
        <w:t>得到</w:t>
      </w:r>
      <w:proofErr w:type="gramStart"/>
      <w:r>
        <w:rPr>
          <w:rFonts w:eastAsia="宋体" w:hint="eastAsia"/>
          <w:kern w:val="0"/>
          <w:sz w:val="24"/>
          <w:szCs w:val="24"/>
          <w:lang w:val="x-none"/>
        </w:rPr>
        <w:t>的最图同</w:t>
      </w:r>
      <w:proofErr w:type="gramEnd"/>
      <w:r>
        <w:rPr>
          <w:rFonts w:eastAsia="宋体" w:hint="eastAsia"/>
          <w:kern w:val="0"/>
          <w:sz w:val="24"/>
          <w:szCs w:val="24"/>
          <w:lang w:val="x-none"/>
        </w:rPr>
        <w:t>共是</w:t>
      </w:r>
      <w:r>
        <w:rPr>
          <w:rFonts w:eastAsia="宋体" w:hint="eastAsia"/>
          <w:kern w:val="0"/>
          <w:sz w:val="24"/>
          <w:szCs w:val="24"/>
          <w:lang w:val="x-none"/>
        </w:rPr>
        <w:t>ou</w:t>
      </w:r>
      <w:r>
        <w:rPr>
          <w:rFonts w:eastAsia="宋体"/>
          <w:kern w:val="0"/>
          <w:sz w:val="24"/>
          <w:szCs w:val="24"/>
          <w:lang w:val="x-none"/>
        </w:rPr>
        <w:t>t.svg</w:t>
      </w:r>
      <w:r>
        <w:rPr>
          <w:rFonts w:eastAsia="宋体" w:hint="eastAsia"/>
          <w:kern w:val="0"/>
          <w:sz w:val="24"/>
          <w:szCs w:val="24"/>
          <w:lang w:val="x-none"/>
        </w:rPr>
        <w:t>和</w:t>
      </w:r>
      <w:proofErr w:type="spellEnd"/>
      <w:r>
        <w:rPr>
          <w:rFonts w:eastAsia="宋体" w:hint="eastAsia"/>
          <w:kern w:val="0"/>
          <w:sz w:val="24"/>
          <w:szCs w:val="24"/>
          <w:lang w:val="x-none"/>
        </w:rPr>
        <w:t>out</w:t>
      </w:r>
      <w:r>
        <w:rPr>
          <w:rFonts w:eastAsia="宋体"/>
          <w:kern w:val="0"/>
          <w:sz w:val="24"/>
          <w:szCs w:val="24"/>
          <w:lang w:val="x-none"/>
        </w:rPr>
        <w:t>.png</w:t>
      </w:r>
      <w:r>
        <w:rPr>
          <w:rFonts w:eastAsia="宋体" w:hint="eastAsia"/>
          <w:kern w:val="0"/>
          <w:sz w:val="24"/>
          <w:szCs w:val="24"/>
          <w:lang w:val="x-none"/>
        </w:rPr>
        <w:t>。</w:t>
      </w:r>
      <w:r>
        <w:rPr>
          <w:rFonts w:eastAsia="宋体" w:hint="eastAsia"/>
          <w:kern w:val="0"/>
          <w:sz w:val="24"/>
          <w:szCs w:val="24"/>
          <w:lang w:val="x-none"/>
        </w:rPr>
        <w:t xml:space="preserve"> </w:t>
      </w:r>
      <w:r>
        <w:rPr>
          <w:rFonts w:eastAsia="宋体" w:hint="eastAsia"/>
          <w:kern w:val="0"/>
          <w:sz w:val="24"/>
          <w:szCs w:val="24"/>
          <w:lang w:val="x-none"/>
        </w:rPr>
        <w:t>仅</w:t>
      </w:r>
      <w:proofErr w:type="spellStart"/>
      <w:r w:rsidR="00D43B29">
        <w:rPr>
          <w:rFonts w:eastAsia="宋体" w:hint="eastAsia"/>
          <w:kern w:val="0"/>
          <w:sz w:val="24"/>
          <w:szCs w:val="24"/>
          <w:lang w:val="x-none"/>
        </w:rPr>
        <w:t>bloc</w:t>
      </w:r>
      <w:r w:rsidR="00D43B29">
        <w:rPr>
          <w:rFonts w:eastAsia="宋体"/>
          <w:kern w:val="0"/>
          <w:sz w:val="24"/>
          <w:szCs w:val="24"/>
          <w:lang w:val="x-none"/>
        </w:rPr>
        <w:t>ks</w:t>
      </w:r>
      <w:r>
        <w:rPr>
          <w:rFonts w:eastAsia="宋体" w:hint="eastAsia"/>
          <w:kern w:val="0"/>
          <w:sz w:val="24"/>
          <w:szCs w:val="24"/>
          <w:lang w:val="x-none"/>
        </w:rPr>
        <w:t>有不一致</w:t>
      </w:r>
      <w:r w:rsidR="00D43B29">
        <w:rPr>
          <w:rFonts w:eastAsia="宋体" w:hint="eastAsia"/>
          <w:kern w:val="0"/>
          <w:sz w:val="24"/>
          <w:szCs w:val="24"/>
          <w:lang w:val="x-none"/>
        </w:rPr>
        <w:t>而己</w:t>
      </w:r>
      <w:proofErr w:type="spellEnd"/>
      <w:r>
        <w:rPr>
          <w:rFonts w:eastAsia="宋体" w:hint="eastAsia"/>
          <w:kern w:val="0"/>
          <w:sz w:val="24"/>
          <w:szCs w:val="24"/>
          <w:lang w:val="x-none"/>
        </w:rPr>
        <w:t>。</w:t>
      </w:r>
    </w:p>
    <w:p w14:paraId="595E2760" w14:textId="3513B6A4" w:rsidR="0084749E" w:rsidRDefault="005169EA" w:rsidP="00AD5575">
      <w:pPr>
        <w:jc w:val="center"/>
      </w:pPr>
      <w:r>
        <w:rPr>
          <w:noProof/>
        </w:rPr>
        <w:drawing>
          <wp:inline distT="0" distB="0" distL="0" distR="0" wp14:anchorId="50527084" wp14:editId="50806318">
            <wp:extent cx="2384963" cy="1922058"/>
            <wp:effectExtent l="0" t="0" r="0" b="254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407528" cy="19402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796948" w14:textId="4BF54250" w:rsidR="0084749E" w:rsidRDefault="0084749E" w:rsidP="0084749E">
      <w:pPr>
        <w:pStyle w:val="2"/>
        <w:rPr>
          <w:rFonts w:ascii="Times New Roman" w:hAnsi="Times New Roman"/>
          <w:sz w:val="24"/>
          <w:szCs w:val="24"/>
        </w:rPr>
      </w:pPr>
      <w:bookmarkStart w:id="14" w:name="_Toc34131468"/>
      <w:r>
        <w:rPr>
          <w:rFonts w:ascii="Times New Roman" w:hAnsi="Times New Roman" w:hint="eastAsia"/>
          <w:sz w:val="24"/>
          <w:szCs w:val="24"/>
        </w:rPr>
        <w:t>实例</w:t>
      </w:r>
      <w:r>
        <w:rPr>
          <w:rFonts w:ascii="Times New Roman" w:hAnsi="Times New Roman"/>
          <w:sz w:val="24"/>
          <w:szCs w:val="24"/>
        </w:rPr>
        <w:t>4</w:t>
      </w:r>
      <w:r>
        <w:rPr>
          <w:rFonts w:ascii="Times New Roman" w:hAnsi="Times New Roman" w:hint="eastAsia"/>
          <w:sz w:val="24"/>
          <w:szCs w:val="24"/>
        </w:rPr>
        <w:t>：倒三角</w:t>
      </w:r>
      <w:r>
        <w:rPr>
          <w:rFonts w:ascii="Times New Roman" w:hAnsi="Times New Roman" w:hint="eastAsia"/>
          <w:sz w:val="24"/>
          <w:szCs w:val="24"/>
        </w:rPr>
        <w:t>+</w:t>
      </w:r>
      <w:r>
        <w:rPr>
          <w:rFonts w:ascii="Times New Roman" w:hAnsi="Times New Roman"/>
          <w:sz w:val="24"/>
          <w:szCs w:val="24"/>
        </w:rPr>
        <w:t>plink</w:t>
      </w:r>
      <w:r>
        <w:rPr>
          <w:rFonts w:ascii="Times New Roman" w:hAnsi="Times New Roman" w:hint="eastAsia"/>
          <w:sz w:val="24"/>
          <w:szCs w:val="24"/>
        </w:rPr>
        <w:t>s LD</w:t>
      </w:r>
      <w:r w:rsidRPr="000F400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Block</w:t>
      </w:r>
      <w:r>
        <w:rPr>
          <w:rFonts w:ascii="Times New Roman" w:hAnsi="Times New Roman"/>
          <w:sz w:val="24"/>
          <w:szCs w:val="24"/>
        </w:rPr>
        <w:t xml:space="preserve">s + </w:t>
      </w:r>
      <w:r>
        <w:rPr>
          <w:rFonts w:ascii="Times New Roman" w:hAnsi="Times New Roman" w:hint="eastAsia"/>
          <w:sz w:val="24"/>
          <w:szCs w:val="24"/>
        </w:rPr>
        <w:t>GWAS</w:t>
      </w:r>
      <w:bookmarkEnd w:id="14"/>
    </w:p>
    <w:p w14:paraId="3654C82D" w14:textId="034894FD" w:rsidR="0084749E" w:rsidRDefault="0084749E" w:rsidP="00A25C6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hint="eastAsia"/>
        </w:rPr>
        <w:t>把实例2的输入文件（即实例1的</w:t>
      </w:r>
      <w:r>
        <w:t>)</w:t>
      </w:r>
      <w:r>
        <w:rPr>
          <w:rFonts w:hint="eastAsia"/>
        </w:rPr>
        <w:t>切换为（即实例</w:t>
      </w:r>
      <w:r>
        <w:t>3</w:t>
      </w:r>
      <w:r>
        <w:rPr>
          <w:rFonts w:hint="eastAsia"/>
        </w:rPr>
        <w:t>的</w:t>
      </w:r>
      <w:r>
        <w:t>)</w:t>
      </w:r>
      <w:r>
        <w:rPr>
          <w:rFonts w:hint="eastAsia"/>
        </w:rPr>
        <w:t>的输入文件即可，输出的</w:t>
      </w:r>
      <w:proofErr w:type="gramStart"/>
      <w:r>
        <w:rPr>
          <w:rFonts w:hint="eastAsia"/>
        </w:rPr>
        <w:t>结果结果</w:t>
      </w:r>
      <w:proofErr w:type="gramEnd"/>
      <w:r>
        <w:rPr>
          <w:rFonts w:hint="eastAsia"/>
        </w:rPr>
        <w:t>和实例2类同，在这不过过多</w:t>
      </w:r>
      <w:r w:rsidR="00530055">
        <w:rPr>
          <w:rFonts w:hint="eastAsia"/>
        </w:rPr>
        <w:t>显示</w:t>
      </w:r>
      <w:r w:rsidR="00E3672F">
        <w:rPr>
          <w:rFonts w:hint="eastAsia"/>
        </w:rPr>
        <w:t>，具体进入</w:t>
      </w:r>
      <w:proofErr w:type="spellStart"/>
      <w:r w:rsidR="00E3672F"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Show</w:t>
      </w:r>
      <w:proofErr w:type="spellEnd"/>
      <w:r w:rsidR="00E3672F"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/example/Example</w:t>
      </w:r>
      <w:r w:rsidR="00E3672F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4</w:t>
      </w:r>
      <w:r w:rsidR="00E3672F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查看</w:t>
      </w:r>
    </w:p>
    <w:p w14:paraId="12884DAF" w14:textId="77777777" w:rsidR="00E3672F" w:rsidRPr="00016E90" w:rsidRDefault="00E3672F" w:rsidP="00A25C67"/>
    <w:p w14:paraId="291893CA" w14:textId="5C8D92E4" w:rsidR="00CF7387" w:rsidRPr="009B32B8" w:rsidRDefault="00CF7387" w:rsidP="00CF7387">
      <w:pPr>
        <w:pStyle w:val="1"/>
      </w:pPr>
      <w:bookmarkStart w:id="15" w:name="_Toc34131469"/>
      <w:r>
        <w:rPr>
          <w:rFonts w:hint="eastAsia"/>
        </w:rPr>
        <w:t>常见问题</w:t>
      </w:r>
      <w:bookmarkEnd w:id="15"/>
    </w:p>
    <w:p w14:paraId="7CA25B01" w14:textId="77777777" w:rsidR="00CF7387" w:rsidRDefault="00CF7387" w:rsidP="00A25C67"/>
    <w:p w14:paraId="08CC453D" w14:textId="77777777" w:rsidR="00CF7387" w:rsidRPr="00CF7387" w:rsidRDefault="00CF7387" w:rsidP="00A25C67"/>
    <w:p w14:paraId="1A73009F" w14:textId="0FC87D87" w:rsidR="006E2BCF" w:rsidRDefault="00F8205C" w:rsidP="00FB450C">
      <w:pPr>
        <w:pStyle w:val="HTML"/>
        <w:shd w:val="clear" w:color="auto" w:fill="FFFFFF"/>
        <w:rPr>
          <w:rFonts w:ascii="inherit" w:hAnsi="inherit" w:cs="宋体" w:hint="eastAsia"/>
          <w:color w:val="212121"/>
        </w:rPr>
      </w:pPr>
      <w:r w:rsidRPr="006E2BCF">
        <w:rPr>
          <w:rFonts w:ascii="inherit" w:hAnsi="inherit" w:cs="宋体" w:hint="eastAsia"/>
          <w:color w:val="212121"/>
          <w:lang w:eastAsia="zh-CN"/>
        </w:rPr>
        <w:t>本软件使用起来十分方便，对输入文件没有过多，只须要提供一个群体的</w:t>
      </w:r>
      <w:proofErr w:type="spellStart"/>
      <w:r w:rsidRPr="006E2BCF">
        <w:rPr>
          <w:rFonts w:ascii="inherit" w:hAnsi="inherit" w:cs="宋体" w:hint="eastAsia"/>
          <w:color w:val="212121"/>
          <w:lang w:eastAsia="zh-CN"/>
        </w:rPr>
        <w:t>SNP</w:t>
      </w:r>
      <w:r w:rsidRPr="006E2BCF">
        <w:rPr>
          <w:rFonts w:ascii="inherit" w:hAnsi="inherit" w:cs="宋体" w:hint="eastAsia"/>
          <w:color w:val="212121"/>
          <w:lang w:eastAsia="zh-CN"/>
        </w:rPr>
        <w:t>文件</w:t>
      </w:r>
      <w:proofErr w:type="spellEnd"/>
      <w:r w:rsidRPr="006E2BCF">
        <w:rPr>
          <w:rFonts w:ascii="inherit" w:hAnsi="inherit" w:cs="宋体" w:hint="eastAsia"/>
          <w:color w:val="212121"/>
          <w:lang w:eastAsia="zh-CN"/>
        </w:rPr>
        <w:t>（</w:t>
      </w:r>
      <w:proofErr w:type="spellStart"/>
      <w:r w:rsidRPr="006E2BCF">
        <w:rPr>
          <w:rFonts w:ascii="inherit" w:hAnsi="inherit" w:cs="宋体" w:hint="eastAsia"/>
          <w:color w:val="212121"/>
          <w:lang w:eastAsia="zh-CN"/>
        </w:rPr>
        <w:t>VCF</w:t>
      </w:r>
      <w:r w:rsidRPr="006E2BCF">
        <w:rPr>
          <w:rFonts w:ascii="inherit" w:hAnsi="inherit" w:cs="宋体" w:hint="eastAsia"/>
          <w:color w:val="212121"/>
          <w:lang w:eastAsia="zh-CN"/>
        </w:rPr>
        <w:t>格式</w:t>
      </w:r>
      <w:proofErr w:type="spellEnd"/>
      <w:r w:rsidRPr="006E2BCF">
        <w:rPr>
          <w:rFonts w:ascii="inherit" w:hAnsi="inherit" w:cs="宋体" w:hint="eastAsia"/>
          <w:color w:val="212121"/>
          <w:lang w:eastAsia="zh-CN"/>
        </w:rPr>
        <w:t>）</w:t>
      </w:r>
      <w:r w:rsidR="00FB450C">
        <w:rPr>
          <w:rFonts w:ascii="inherit" w:hAnsi="inherit" w:cs="宋体" w:hint="eastAsia"/>
          <w:color w:val="212121"/>
          <w:lang w:eastAsia="zh-CN"/>
        </w:rPr>
        <w:t>和指定区域</w:t>
      </w:r>
      <w:r w:rsidRPr="006E2BCF">
        <w:rPr>
          <w:rFonts w:ascii="inherit" w:hAnsi="inherit" w:cs="宋体" w:hint="eastAsia"/>
          <w:color w:val="212121"/>
          <w:lang w:eastAsia="zh-CN"/>
        </w:rPr>
        <w:t>的就行，</w:t>
      </w:r>
      <w:r w:rsidRPr="006E2BCF">
        <w:rPr>
          <w:rFonts w:ascii="inherit" w:hAnsi="inherit" w:cs="宋体" w:hint="eastAsia"/>
          <w:color w:val="212121"/>
          <w:lang w:eastAsia="zh-CN"/>
        </w:rPr>
        <w:t xml:space="preserve"> </w:t>
      </w:r>
      <w:r w:rsidRPr="006E2BCF">
        <w:rPr>
          <w:rFonts w:ascii="inherit" w:hAnsi="inherit" w:cs="宋体" w:hint="eastAsia"/>
          <w:color w:val="212121"/>
          <w:lang w:eastAsia="zh-CN"/>
        </w:rPr>
        <w:t>总体来说</w:t>
      </w:r>
      <w:r w:rsidR="00FB450C">
        <w:rPr>
          <w:rFonts w:ascii="inherit" w:hAnsi="inherit" w:cs="宋体" w:hint="eastAsia"/>
          <w:color w:val="212121"/>
          <w:lang w:eastAsia="zh-CN"/>
        </w:rPr>
        <w:t>使用十分方便，占用计算资源也十分少。</w:t>
      </w:r>
    </w:p>
    <w:p w14:paraId="48EB9E2A" w14:textId="77777777" w:rsidR="00660CDC" w:rsidRDefault="00660CDC" w:rsidP="00660CDC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inherit" w:eastAsia="宋体" w:hAnsi="inherit" w:cs="宋体" w:hint="eastAsia"/>
          <w:color w:val="212121"/>
          <w:kern w:val="0"/>
          <w:sz w:val="24"/>
          <w:szCs w:val="24"/>
        </w:rPr>
      </w:pPr>
    </w:p>
    <w:p w14:paraId="38CEE761" w14:textId="77777777" w:rsidR="00B65E61" w:rsidRDefault="00806C62" w:rsidP="00660CDC">
      <w:pPr>
        <w:pStyle w:val="2"/>
        <w:rPr>
          <w:rFonts w:ascii="inherit" w:eastAsia="宋体" w:hAnsi="inherit" w:cs="宋体" w:hint="eastAsia"/>
          <w:b w:val="0"/>
          <w:color w:val="212121"/>
          <w:kern w:val="0"/>
        </w:rPr>
      </w:pPr>
      <w:bookmarkStart w:id="16" w:name="_Toc34131470"/>
      <w:r>
        <w:rPr>
          <w:rFonts w:ascii="inherit" w:eastAsia="宋体" w:hAnsi="inherit" w:cs="宋体" w:hint="eastAsia"/>
          <w:b w:val="0"/>
          <w:color w:val="212121"/>
          <w:kern w:val="0"/>
        </w:rPr>
        <w:lastRenderedPageBreak/>
        <w:t>问题</w:t>
      </w:r>
      <w:r>
        <w:rPr>
          <w:rFonts w:ascii="inherit" w:eastAsia="宋体" w:hAnsi="inherit" w:cs="宋体" w:hint="eastAsia"/>
          <w:b w:val="0"/>
          <w:color w:val="212121"/>
          <w:kern w:val="0"/>
        </w:rPr>
        <w:t>1</w:t>
      </w:r>
      <w:r w:rsidR="00B615DE" w:rsidRPr="00D679EB">
        <w:rPr>
          <w:rFonts w:ascii="inherit" w:eastAsia="宋体" w:hAnsi="inherit" w:cs="宋体"/>
          <w:b w:val="0"/>
          <w:color w:val="212121"/>
          <w:kern w:val="0"/>
        </w:rPr>
        <w:t xml:space="preserve"> </w:t>
      </w:r>
      <w:r w:rsidR="00B65E61">
        <w:rPr>
          <w:rFonts w:ascii="inherit" w:eastAsia="宋体" w:hAnsi="inherit" w:cs="宋体"/>
          <w:b w:val="0"/>
          <w:color w:val="212121"/>
          <w:kern w:val="0"/>
        </w:rPr>
        <w:t xml:space="preserve"> </w:t>
      </w:r>
      <w:r w:rsidR="00B65E61">
        <w:rPr>
          <w:rFonts w:ascii="inherit" w:eastAsia="宋体" w:hAnsi="inherit" w:cs="宋体" w:hint="eastAsia"/>
          <w:b w:val="0"/>
          <w:color w:val="212121"/>
          <w:kern w:val="0"/>
        </w:rPr>
        <w:t>结果准确性</w:t>
      </w:r>
      <w:bookmarkEnd w:id="16"/>
    </w:p>
    <w:p w14:paraId="121F9943" w14:textId="1DB22FAC" w:rsidR="00B615DE" w:rsidRDefault="00B65E61" w:rsidP="00B65E61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程序计算如此快，是否结果有问题，是否</w:t>
      </w:r>
      <w:r w:rsidRPr="00B65E61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倒三角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和</w:t>
      </w:r>
      <w:proofErr w:type="spellStart"/>
      <w:r w:rsidRPr="00B65E61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Pr="00B65E61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eatMap</w:t>
      </w:r>
      <w:r w:rsidRPr="00B65E61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是一致的</w:t>
      </w:r>
      <w:proofErr w:type="spell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。</w:t>
      </w:r>
    </w:p>
    <w:p w14:paraId="57DB8D7C" w14:textId="2F21F118" w:rsidR="00B65E61" w:rsidRDefault="00B65E61" w:rsidP="00B65E61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442AED5A" w14:textId="24AAE30B" w:rsidR="00B65E61" w:rsidRDefault="00B65E61" w:rsidP="00B65E61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答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：</w:t>
      </w:r>
      <w:r w:rsidR="002514B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逻辑存在问题，并不是计算越久就越好，</w:t>
      </w:r>
      <w:proofErr w:type="spellStart"/>
      <w:r w:rsidR="002514B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plink</w:t>
      </w:r>
      <w:r w:rsidR="002514B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算</w:t>
      </w:r>
      <w:proofErr w:type="spellEnd"/>
      <w:r w:rsidR="002514B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="002514B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2514B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b</w:t>
      </w:r>
      <w:r w:rsidR="002514B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ocks</w:t>
      </w:r>
      <w:r w:rsidR="002514B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时速度相当快，结果也和</w:t>
      </w:r>
      <w:proofErr w:type="spellEnd"/>
      <w:r w:rsidR="00460879">
        <w:fldChar w:fldCharType="begin"/>
      </w:r>
      <w:r w:rsidR="00460879">
        <w:instrText xml:space="preserve"> HYPERLINK "https://www.broadinstitute.org/haploview/haploview" \t "_blank" \o "https://www.broadinstitute.org/haploview/haploview" </w:instrText>
      </w:r>
      <w:r w:rsidR="00460879">
        <w:fldChar w:fldCharType="separate"/>
      </w:r>
      <w:r w:rsidR="002514B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aploview</w:t>
      </w:r>
      <w:r w:rsidR="00460879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fldChar w:fldCharType="end"/>
      </w:r>
      <w:r w:rsidR="002514B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 </w:t>
      </w:r>
      <w:r w:rsidR="002514B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一致。</w:t>
      </w:r>
    </w:p>
    <w:p w14:paraId="4AD4EA3F" w14:textId="77777777" w:rsidR="00560070" w:rsidRDefault="00560070" w:rsidP="00B65E61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25B179C9" w14:textId="32F30F30" w:rsidR="002514BB" w:rsidRPr="00560070" w:rsidRDefault="002514BB" w:rsidP="00560070">
      <w:pPr>
        <w:pStyle w:val="aa"/>
        <w:numPr>
          <w:ilvl w:val="0"/>
          <w:numId w:val="19"/>
        </w:numPr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本程序经过和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hyperlink r:id="rId19" w:tgtFrame="_blank" w:tooltip="https://www.broadinstitute.org/haploview/haploview" w:history="1">
        <w:r w:rsidRPr="00560070">
          <w:rPr>
            <w:rFonts w:ascii="inherit" w:eastAsia="宋体" w:hAnsi="inherit" w:cs="宋体"/>
            <w:color w:val="212121"/>
            <w:kern w:val="0"/>
            <w:sz w:val="24"/>
            <w:szCs w:val="24"/>
            <w:lang w:val="x-none"/>
          </w:rPr>
          <w:t>Haploview</w:t>
        </w:r>
      </w:hyperlink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 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和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R</w:t>
      </w:r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:L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Dhe</w:t>
      </w:r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atmap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比较，其倒三角的数据均是一致的，</w:t>
      </w:r>
      <w:proofErr w:type="gramStart"/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即结果</w:t>
      </w:r>
      <w:proofErr w:type="gramEnd"/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完全无误，如下是用户用了</w:t>
      </w:r>
      <w:proofErr w:type="spellStart"/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eatMap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图，和本程序画的倒三图比较，均无两异</w:t>
      </w:r>
      <w:r w:rsidR="009944CE"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如下所示</w:t>
      </w:r>
      <w:proofErr w:type="spellEnd"/>
    </w:p>
    <w:p w14:paraId="1563DBC7" w14:textId="22B19A98" w:rsidR="00560070" w:rsidRDefault="00560070" w:rsidP="00560070">
      <w:pPr>
        <w:ind w:left="24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1AC57875" w14:textId="77777777" w:rsidR="00560070" w:rsidRPr="00560070" w:rsidRDefault="00560070" w:rsidP="00560070">
      <w:pPr>
        <w:ind w:left="24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1198F5D0" w14:textId="2499DEBA" w:rsidR="00397780" w:rsidRDefault="00397780" w:rsidP="005D2236">
      <w:pPr>
        <w:pStyle w:val="HTML"/>
        <w:shd w:val="clear" w:color="auto" w:fill="FFFFFF"/>
        <w:spacing w:line="0" w:lineRule="atLeast"/>
        <w:ind w:left="357"/>
        <w:rPr>
          <w:rFonts w:ascii="Times New Roman" w:eastAsia="Trade Gothic LT Std" w:hAnsi="Times New Roman"/>
          <w:sz w:val="15"/>
          <w:szCs w:val="15"/>
        </w:rPr>
      </w:pPr>
    </w:p>
    <w:tbl>
      <w:tblPr>
        <w:tblStyle w:val="ad"/>
        <w:tblW w:w="0" w:type="auto"/>
        <w:tblInd w:w="357" w:type="dxa"/>
        <w:tblLook w:val="04A0" w:firstRow="1" w:lastRow="0" w:firstColumn="1" w:lastColumn="0" w:noHBand="0" w:noVBand="1"/>
      </w:tblPr>
      <w:tblGrid>
        <w:gridCol w:w="3876"/>
        <w:gridCol w:w="4063"/>
      </w:tblGrid>
      <w:tr w:rsidR="002514BB" w14:paraId="05666AE7" w14:textId="77777777" w:rsidTr="002514BB">
        <w:tc>
          <w:tcPr>
            <w:tcW w:w="4148" w:type="dxa"/>
          </w:tcPr>
          <w:p w14:paraId="2482D15A" w14:textId="40511FA3" w:rsidR="002514BB" w:rsidRDefault="002514BB" w:rsidP="002514BB">
            <w:pPr>
              <w:pStyle w:val="HTML"/>
              <w:spacing w:line="0" w:lineRule="atLeast"/>
              <w:jc w:val="center"/>
              <w:rPr>
                <w:rFonts w:ascii="Times New Roman" w:eastAsia="Trade Gothic LT Std" w:hAnsi="Times New Roman"/>
                <w:sz w:val="15"/>
                <w:szCs w:val="15"/>
              </w:rPr>
            </w:pPr>
            <w:r>
              <w:rPr>
                <w:rFonts w:ascii="inherit" w:hAnsi="inherit" w:cs="宋体" w:hint="eastAsia"/>
                <w:color w:val="212121"/>
                <w:lang w:eastAsia="zh-CN"/>
              </w:rPr>
              <w:t>R</w:t>
            </w:r>
            <w:r>
              <w:rPr>
                <w:rFonts w:ascii="inherit" w:hAnsi="inherit" w:cs="宋体"/>
                <w:color w:val="212121"/>
              </w:rPr>
              <w:t>:L</w:t>
            </w:r>
            <w:r>
              <w:rPr>
                <w:rFonts w:ascii="inherit" w:hAnsi="inherit" w:cs="宋体" w:hint="eastAsia"/>
                <w:color w:val="212121"/>
                <w:lang w:eastAsia="zh-CN"/>
              </w:rPr>
              <w:t>Dhe</w:t>
            </w:r>
            <w:r>
              <w:rPr>
                <w:rFonts w:ascii="inherit" w:hAnsi="inherit" w:cs="宋体"/>
                <w:color w:val="212121"/>
              </w:rPr>
              <w:t>atmap</w:t>
            </w:r>
          </w:p>
        </w:tc>
        <w:tc>
          <w:tcPr>
            <w:tcW w:w="4148" w:type="dxa"/>
          </w:tcPr>
          <w:p w14:paraId="49A621AB" w14:textId="60DE0B34" w:rsidR="002514BB" w:rsidRDefault="002514BB" w:rsidP="002514BB">
            <w:pPr>
              <w:pStyle w:val="HTML"/>
              <w:spacing w:line="0" w:lineRule="atLeast"/>
              <w:jc w:val="center"/>
              <w:rPr>
                <w:rFonts w:ascii="Times New Roman" w:eastAsia="Trade Gothic LT Std" w:hAnsi="Times New Roman"/>
                <w:sz w:val="15"/>
                <w:szCs w:val="15"/>
              </w:rPr>
            </w:pPr>
            <w:proofErr w:type="spellStart"/>
            <w:r w:rsidRPr="00951622">
              <w:rPr>
                <w:rFonts w:ascii="Times New Roman" w:hAnsi="Times New Roman"/>
              </w:rPr>
              <w:t>LDBlockShow</w:t>
            </w:r>
            <w:proofErr w:type="spellEnd"/>
          </w:p>
        </w:tc>
      </w:tr>
      <w:tr w:rsidR="002514BB" w14:paraId="07C4DE87" w14:textId="77777777" w:rsidTr="002514BB">
        <w:tc>
          <w:tcPr>
            <w:tcW w:w="4148" w:type="dxa"/>
          </w:tcPr>
          <w:p w14:paraId="657B8AC1" w14:textId="42689B13" w:rsidR="002514BB" w:rsidRDefault="002514BB" w:rsidP="005D2236">
            <w:pPr>
              <w:pStyle w:val="HTML"/>
              <w:spacing w:line="0" w:lineRule="atLeast"/>
              <w:rPr>
                <w:rFonts w:ascii="Times New Roman" w:eastAsia="Trade Gothic LT Std" w:hAnsi="Times New Roman"/>
                <w:sz w:val="15"/>
                <w:szCs w:val="15"/>
              </w:rPr>
            </w:pPr>
            <w:r w:rsidRPr="002514BB">
              <w:rPr>
                <w:rFonts w:ascii="Times New Roman" w:eastAsia="Trade Gothic LT Std" w:hAnsi="Times New Roman"/>
                <w:noProof/>
                <w:sz w:val="15"/>
                <w:szCs w:val="15"/>
                <w:lang w:val="en-US" w:eastAsia="zh-CN"/>
              </w:rPr>
              <w:drawing>
                <wp:inline distT="0" distB="0" distL="0" distR="0" wp14:anchorId="0E69F4F6" wp14:editId="2320361F">
                  <wp:extent cx="1947997" cy="1576972"/>
                  <wp:effectExtent l="0" t="0" r="0" b="4445"/>
                  <wp:docPr id="10" name="图片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80868" cy="16035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48" w:type="dxa"/>
          </w:tcPr>
          <w:p w14:paraId="4F86F72A" w14:textId="7A8015CD" w:rsidR="002514BB" w:rsidRDefault="002514BB" w:rsidP="005D2236">
            <w:pPr>
              <w:pStyle w:val="HTML"/>
              <w:spacing w:line="0" w:lineRule="atLeast"/>
              <w:rPr>
                <w:rFonts w:ascii="Times New Roman" w:eastAsia="Trade Gothic LT Std" w:hAnsi="Times New Roman"/>
                <w:sz w:val="15"/>
                <w:szCs w:val="15"/>
              </w:rPr>
            </w:pPr>
            <w:r w:rsidRPr="002514BB">
              <w:rPr>
                <w:rFonts w:ascii="Times New Roman" w:eastAsia="Trade Gothic LT Std" w:hAnsi="Times New Roman"/>
                <w:noProof/>
                <w:sz w:val="15"/>
                <w:szCs w:val="15"/>
                <w:lang w:val="en-US" w:eastAsia="zh-CN"/>
              </w:rPr>
              <w:drawing>
                <wp:inline distT="0" distB="0" distL="0" distR="0" wp14:anchorId="67718FD4" wp14:editId="50C615E0">
                  <wp:extent cx="2318918" cy="1636587"/>
                  <wp:effectExtent l="0" t="0" r="5715" b="1905"/>
                  <wp:docPr id="9" name="图片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41707" cy="165267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E023CB8" w14:textId="77777777" w:rsidR="002514BB" w:rsidRPr="002514BB" w:rsidRDefault="002514BB" w:rsidP="002514BB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7D7A9BB6" w14:textId="5303DC4C" w:rsidR="00560070" w:rsidRPr="00560070" w:rsidRDefault="002514BB" w:rsidP="00B754DB">
      <w:pPr>
        <w:pStyle w:val="aa"/>
        <w:numPr>
          <w:ilvl w:val="0"/>
          <w:numId w:val="19"/>
        </w:numPr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至于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bloc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k</w:t>
      </w:r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目前软件找到的</w:t>
      </w:r>
      <w:proofErr w:type="spellStart"/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proofErr w:type="spellEnd"/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bloc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ks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均相对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plink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和</w:t>
      </w:r>
      <w:proofErr w:type="spellEnd"/>
      <w:r w:rsidR="00460879">
        <w:fldChar w:fldCharType="begin"/>
      </w:r>
      <w:r w:rsidR="00460879">
        <w:instrText xml:space="preserve"> HYPERLINK "https://www.broadinstitute.org/haploview/haploview" \t "_blank" \o "https://www.broadinstitute.org/haploview/haploview" </w:instrText>
      </w:r>
      <w:r w:rsidR="00460879">
        <w:fldChar w:fldCharType="separate"/>
      </w:r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aploview</w:t>
      </w:r>
      <w:r w:rsidR="00460879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fldChar w:fldCharType="end"/>
      </w:r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 </w:t>
      </w:r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在默认下</w:t>
      </w:r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="00B754D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 </w:t>
      </w:r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大致是一致的，特别是大的</w:t>
      </w:r>
      <w:proofErr w:type="spellStart"/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bl</w:t>
      </w:r>
      <w:r w:rsidR="00B754D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ock</w:t>
      </w:r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是对的，可能是碎的</w:t>
      </w:r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b</w:t>
      </w:r>
      <w:r w:rsidR="00B754D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ocks</w:t>
      </w:r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存在小差别</w:t>
      </w:r>
      <w:proofErr w:type="spellEnd"/>
      <w:r w:rsidR="00B754DB"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</w:p>
    <w:p w14:paraId="4AA05C14" w14:textId="35CD08CC" w:rsidR="00B615DE" w:rsidRPr="00660CDC" w:rsidRDefault="00806C62" w:rsidP="00660CDC">
      <w:pPr>
        <w:pStyle w:val="2"/>
        <w:rPr>
          <w:rStyle w:val="a9"/>
          <w:b/>
        </w:rPr>
      </w:pPr>
      <w:bookmarkStart w:id="17" w:name="_Toc34131471"/>
      <w:r>
        <w:rPr>
          <w:rStyle w:val="a9"/>
          <w:rFonts w:ascii="Times New Roman" w:hAnsi="Times New Roman" w:hint="eastAsia"/>
          <w:b/>
        </w:rPr>
        <w:t>问题</w:t>
      </w:r>
      <w:r>
        <w:rPr>
          <w:rStyle w:val="a9"/>
          <w:rFonts w:ascii="Times New Roman" w:hAnsi="Times New Roman" w:hint="eastAsia"/>
          <w:b/>
        </w:rPr>
        <w:t>2</w:t>
      </w:r>
      <w:r w:rsidR="009A3C3E">
        <w:rPr>
          <w:rStyle w:val="a9"/>
          <w:rFonts w:ascii="Times New Roman" w:hAnsi="Times New Roman"/>
          <w:b/>
        </w:rPr>
        <w:t xml:space="preserve"> </w:t>
      </w:r>
      <w:r w:rsidR="009A3C3E">
        <w:rPr>
          <w:rStyle w:val="a9"/>
          <w:rFonts w:ascii="Times New Roman" w:hAnsi="Times New Roman" w:hint="eastAsia"/>
          <w:b/>
        </w:rPr>
        <w:t>显示</w:t>
      </w:r>
      <w:r w:rsidR="009A3C3E">
        <w:rPr>
          <w:rStyle w:val="a9"/>
          <w:rFonts w:ascii="Times New Roman" w:hAnsi="Times New Roman" w:hint="eastAsia"/>
          <w:b/>
        </w:rPr>
        <w:t>re</w:t>
      </w:r>
      <w:r w:rsidR="009A3C3E">
        <w:rPr>
          <w:rStyle w:val="a9"/>
          <w:rFonts w:ascii="Times New Roman" w:hAnsi="Times New Roman"/>
          <w:b/>
        </w:rPr>
        <w:t>gion</w:t>
      </w:r>
      <w:r w:rsidR="009A3C3E">
        <w:rPr>
          <w:rStyle w:val="a9"/>
          <w:rFonts w:ascii="Times New Roman" w:hAnsi="Times New Roman" w:hint="eastAsia"/>
          <w:b/>
        </w:rPr>
        <w:t>的其它</w:t>
      </w:r>
      <w:r w:rsidR="009A3C3E">
        <w:rPr>
          <w:rStyle w:val="a9"/>
          <w:rFonts w:ascii="Times New Roman" w:hAnsi="Times New Roman" w:hint="eastAsia"/>
          <w:b/>
        </w:rPr>
        <w:t>Pi</w:t>
      </w:r>
      <w:r w:rsidR="009A3C3E">
        <w:rPr>
          <w:rStyle w:val="a9"/>
          <w:rFonts w:ascii="Times New Roman" w:hAnsi="Times New Roman" w:hint="eastAsia"/>
          <w:b/>
        </w:rPr>
        <w:t>可以否？</w:t>
      </w:r>
      <w:bookmarkEnd w:id="17"/>
    </w:p>
    <w:p w14:paraId="715B641D" w14:textId="33D6B2D2" w:rsidR="009A3C3E" w:rsidRDefault="009101B7" w:rsidP="00044A01">
      <w:pPr>
        <w:pStyle w:val="HTML"/>
        <w:rPr>
          <w:lang w:eastAsia="zh-CN"/>
        </w:rPr>
      </w:pPr>
      <w:r>
        <w:rPr>
          <w:rFonts w:ascii="inherit" w:hAnsi="inherit" w:cs="宋体" w:hint="eastAsia"/>
          <w:color w:val="212121"/>
          <w:lang w:val="en-US" w:eastAsia="zh-CN"/>
        </w:rPr>
        <w:t>这</w:t>
      </w:r>
      <w:r w:rsidR="00B16F18">
        <w:rPr>
          <w:rFonts w:ascii="inherit" w:hAnsi="inherit" w:cs="宋体" w:hint="eastAsia"/>
          <w:color w:val="212121"/>
          <w:lang w:val="en" w:eastAsia="zh-CN"/>
        </w:rPr>
        <w:t>一个</w:t>
      </w:r>
      <w:r w:rsidR="009A3C3E">
        <w:rPr>
          <w:rFonts w:ascii="inherit" w:hAnsi="inherit" w:cs="宋体" w:hint="eastAsia"/>
          <w:color w:val="212121"/>
          <w:lang w:val="en" w:eastAsia="zh-CN"/>
        </w:rPr>
        <w:t>可以</w:t>
      </w:r>
      <w:r w:rsidR="009A3C3E">
        <w:rPr>
          <w:rFonts w:ascii="inherit" w:hAnsi="inherit" w:cs="宋体" w:hint="eastAsia"/>
          <w:color w:val="212121"/>
          <w:lang w:val="en" w:eastAsia="zh-CN"/>
        </w:rPr>
        <w:t xml:space="preserve"> </w:t>
      </w:r>
      <w:r w:rsidR="009A3C3E">
        <w:rPr>
          <w:rFonts w:ascii="inherit" w:hAnsi="inherit" w:cs="宋体"/>
          <w:color w:val="212121"/>
          <w:lang w:val="en" w:eastAsia="zh-CN"/>
        </w:rPr>
        <w:t xml:space="preserve">  -</w:t>
      </w:r>
      <w:proofErr w:type="spellStart"/>
      <w:r w:rsidR="009A3C3E">
        <w:rPr>
          <w:rFonts w:ascii="inherit" w:hAnsi="inherit" w:cs="宋体" w:hint="eastAsia"/>
          <w:color w:val="212121"/>
          <w:lang w:val="en" w:eastAsia="zh-CN"/>
        </w:rPr>
        <w:t>I</w:t>
      </w:r>
      <w:r w:rsidR="009A3C3E">
        <w:rPr>
          <w:rFonts w:ascii="inherit" w:hAnsi="inherit" w:cs="宋体"/>
          <w:color w:val="212121"/>
          <w:lang w:val="en" w:eastAsia="zh-CN"/>
        </w:rPr>
        <w:t>n</w:t>
      </w:r>
      <w:r w:rsidR="009A3C3E">
        <w:rPr>
          <w:rFonts w:ascii="inherit" w:hAnsi="inherit" w:cs="宋体" w:hint="eastAsia"/>
          <w:color w:val="212121"/>
          <w:lang w:val="en" w:eastAsia="zh-CN"/>
        </w:rPr>
        <w:t>G</w:t>
      </w:r>
      <w:r w:rsidR="009A3C3E">
        <w:rPr>
          <w:rFonts w:ascii="inherit" w:hAnsi="inherit" w:cs="宋体"/>
          <w:color w:val="212121"/>
          <w:lang w:val="en" w:eastAsia="zh-CN"/>
        </w:rPr>
        <w:t>was</w:t>
      </w:r>
      <w:proofErr w:type="spellEnd"/>
      <w:r w:rsidR="009A3C3E">
        <w:rPr>
          <w:rFonts w:ascii="inherit" w:hAnsi="inherit" w:cs="宋体" w:hint="eastAsia"/>
          <w:color w:val="212121"/>
          <w:lang w:val="en" w:eastAsia="zh-CN"/>
        </w:rPr>
        <w:t>的第三列</w:t>
      </w:r>
      <w:proofErr w:type="spellStart"/>
      <w:r w:rsidR="009A3C3E">
        <w:rPr>
          <w:rFonts w:ascii="inherit" w:hAnsi="inherit" w:cs="宋体" w:hint="eastAsia"/>
          <w:color w:val="212121"/>
          <w:lang w:val="en" w:eastAsia="zh-CN"/>
        </w:rPr>
        <w:t>P</w:t>
      </w:r>
      <w:r w:rsidR="009A3C3E">
        <w:rPr>
          <w:rFonts w:ascii="inherit" w:hAnsi="inherit" w:cs="宋体"/>
          <w:color w:val="212121"/>
          <w:lang w:val="en" w:eastAsia="zh-CN"/>
        </w:rPr>
        <w:t>value</w:t>
      </w:r>
      <w:proofErr w:type="spellEnd"/>
      <w:r w:rsidR="009A3C3E">
        <w:rPr>
          <w:rFonts w:ascii="inherit" w:hAnsi="inherit" w:cs="宋体" w:hint="eastAsia"/>
          <w:color w:val="212121"/>
          <w:lang w:val="en" w:eastAsia="zh-CN"/>
        </w:rPr>
        <w:t>值用为你自己的数据即可，加上</w:t>
      </w:r>
      <w:r w:rsidR="009A3C3E">
        <w:t>-</w:t>
      </w:r>
      <w:proofErr w:type="spellStart"/>
      <w:r w:rsidR="009A3C3E">
        <w:t>NoLogP</w:t>
      </w:r>
      <w:r w:rsidR="009A3C3E">
        <w:rPr>
          <w:rFonts w:hint="eastAsia"/>
          <w:lang w:eastAsia="zh-CN"/>
        </w:rPr>
        <w:t>即可，对不对这一值进行</w:t>
      </w:r>
      <w:proofErr w:type="spellEnd"/>
      <w:r w:rsidR="009A3C3E">
        <w:rPr>
          <w:rFonts w:hint="eastAsia"/>
          <w:lang w:eastAsia="zh-CN"/>
        </w:rPr>
        <w:t>-</w:t>
      </w:r>
      <w:proofErr w:type="spellStart"/>
      <w:r w:rsidR="009A3C3E">
        <w:rPr>
          <w:rFonts w:hint="eastAsia"/>
          <w:lang w:eastAsia="zh-CN"/>
        </w:rPr>
        <w:t>log置换，和实例</w:t>
      </w:r>
      <w:proofErr w:type="spellEnd"/>
      <w:r w:rsidR="009A3C3E">
        <w:rPr>
          <w:rFonts w:hint="eastAsia"/>
          <w:lang w:eastAsia="zh-CN"/>
        </w:rPr>
        <w:t>2运行即可。</w:t>
      </w:r>
    </w:p>
    <w:p w14:paraId="4E96DF35" w14:textId="77777777" w:rsidR="009A3C3E" w:rsidRDefault="009A3C3E" w:rsidP="00044A01">
      <w:pPr>
        <w:pStyle w:val="HTML"/>
        <w:rPr>
          <w:lang w:eastAsia="zh-CN"/>
        </w:rPr>
      </w:pPr>
    </w:p>
    <w:p w14:paraId="0D216D0E" w14:textId="5446A77D" w:rsidR="009A3C3E" w:rsidRDefault="009A3C3E" w:rsidP="00044A01">
      <w:pPr>
        <w:pStyle w:val="HTML"/>
        <w:rPr>
          <w:rFonts w:ascii="inherit" w:hAnsi="inherit" w:cs="宋体" w:hint="eastAsia"/>
          <w:color w:val="212121"/>
          <w:lang w:val="en" w:eastAsia="zh-CN"/>
        </w:rPr>
      </w:pPr>
      <w:r>
        <w:rPr>
          <w:rFonts w:hint="eastAsia"/>
          <w:lang w:eastAsia="zh-CN"/>
        </w:rPr>
        <w:t>若还要同时显示更多其它特性的话，可能要对代码进行小修改，</w:t>
      </w:r>
      <w:proofErr w:type="gramStart"/>
      <w:r>
        <w:rPr>
          <w:rFonts w:hint="eastAsia"/>
          <w:lang w:eastAsia="zh-CN"/>
        </w:rPr>
        <w:t>在这若有</w:t>
      </w:r>
      <w:proofErr w:type="gramEnd"/>
      <w:r>
        <w:rPr>
          <w:rFonts w:hint="eastAsia"/>
          <w:lang w:eastAsia="zh-CN"/>
        </w:rPr>
        <w:t>更多需求的话，后面可以考虑添加这一功能</w:t>
      </w:r>
    </w:p>
    <w:p w14:paraId="2878C0F5" w14:textId="1E2F06B7" w:rsidR="00044A01" w:rsidRPr="0099622C" w:rsidRDefault="00B16F18" w:rsidP="00044A01">
      <w:pPr>
        <w:pStyle w:val="HTML"/>
        <w:rPr>
          <w:rFonts w:ascii="Times New Roman" w:eastAsia="Trade Gothic LT Std" w:hAnsi="Times New Roman" w:cs="Trade Gothic LT Std"/>
          <w:color w:val="000000"/>
          <w:sz w:val="18"/>
          <w:szCs w:val="18"/>
          <w:lang w:eastAsia="zh-CN"/>
        </w:rPr>
      </w:pPr>
      <w:r>
        <w:rPr>
          <w:rFonts w:ascii="inherit" w:hAnsi="inherit" w:cs="宋体" w:hint="eastAsia"/>
          <w:color w:val="212121"/>
          <w:lang w:val="en" w:eastAsia="zh-CN"/>
        </w:rPr>
        <w:t>步骤中，主要的功能就是画图，根据各种组合各种需求</w:t>
      </w:r>
      <w:r w:rsidR="00A27919">
        <w:rPr>
          <w:rFonts w:ascii="inherit" w:hAnsi="inherit" w:cs="宋体" w:hint="eastAsia"/>
          <w:color w:val="212121"/>
          <w:lang w:val="en" w:eastAsia="zh-CN"/>
        </w:rPr>
        <w:t>各种情景</w:t>
      </w:r>
      <w:r>
        <w:rPr>
          <w:rFonts w:ascii="inherit" w:hAnsi="inherit" w:cs="宋体" w:hint="eastAsia"/>
          <w:color w:val="212121"/>
          <w:lang w:val="en" w:eastAsia="zh-CN"/>
        </w:rPr>
        <w:t>画的</w:t>
      </w:r>
    </w:p>
    <w:p w14:paraId="12F60E7C" w14:textId="7EBB8227" w:rsidR="009A3C3E" w:rsidRDefault="009A3C3E" w:rsidP="00D17ABB">
      <w:pPr>
        <w:pStyle w:val="EndNoteBibliography"/>
        <w:jc w:val="left"/>
        <w:rPr>
          <w:rFonts w:ascii="Times New Roman" w:hAnsi="Times New Roman" w:cs="Times New Roman" w:hint="eastAsia"/>
          <w:sz w:val="21"/>
          <w:szCs w:val="21"/>
        </w:rPr>
      </w:pPr>
    </w:p>
    <w:p w14:paraId="20665A79" w14:textId="77777777" w:rsidR="00974E76" w:rsidRDefault="00974E76" w:rsidP="00D17ABB">
      <w:pPr>
        <w:pStyle w:val="EndNoteBibliography"/>
        <w:jc w:val="left"/>
        <w:rPr>
          <w:rFonts w:ascii="Times New Roman" w:hAnsi="Times New Roman" w:cs="Times New Roman"/>
          <w:sz w:val="21"/>
          <w:szCs w:val="21"/>
        </w:rPr>
      </w:pPr>
    </w:p>
    <w:p w14:paraId="6AF14D2C" w14:textId="6A2A7915" w:rsidR="002B1D28" w:rsidRPr="002B1D28" w:rsidRDefault="00D17ABB" w:rsidP="002B1D28">
      <w:pPr>
        <w:pStyle w:val="EndNoteBibliography"/>
        <w:jc w:val="left"/>
        <w:rPr>
          <w:rFonts w:ascii="Times New Roman" w:hAnsi="Times New Roman" w:cs="Times New Roman" w:hint="eastAsia"/>
          <w:b/>
          <w:sz w:val="21"/>
          <w:szCs w:val="21"/>
        </w:rPr>
      </w:pPr>
      <w:r w:rsidRPr="0044364B">
        <w:rPr>
          <w:rFonts w:ascii="Times New Roman" w:hAnsi="Times New Roman" w:cs="Times New Roman"/>
          <w:b/>
          <w:sz w:val="21"/>
          <w:szCs w:val="21"/>
        </w:rPr>
        <w:t>Reference</w:t>
      </w:r>
      <w:r w:rsidR="002B1D28">
        <w:rPr>
          <w:rFonts w:ascii="Times New Roman" w:hAnsi="Times New Roman" w:cs="Times New Roman"/>
          <w:b/>
          <w:sz w:val="21"/>
          <w:szCs w:val="21"/>
        </w:rPr>
        <w:fldChar w:fldCharType="begin">
          <w:fldData xml:space="preserve">PEVuZE5vdGU+PENpdGU+PEF1dGhvcj5aaGFuZzwvQXV0aG9yPjxZZWFyPjIwMTg8L1llYXI+PFJl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</w:fldData>
        </w:fldChar>
      </w:r>
      <w:r w:rsidR="002B1D28">
        <w:rPr>
          <w:rFonts w:ascii="Times New Roman" w:hAnsi="Times New Roman" w:cs="Times New Roman"/>
          <w:b/>
          <w:sz w:val="21"/>
          <w:szCs w:val="21"/>
        </w:rPr>
        <w:instrText xml:space="preserve"> ADDIN EN.CITE </w:instrText>
      </w:r>
      <w:r w:rsidR="002B1D28">
        <w:rPr>
          <w:rFonts w:ascii="Times New Roman" w:hAnsi="Times New Roman" w:cs="Times New Roman"/>
          <w:b/>
          <w:sz w:val="21"/>
          <w:szCs w:val="21"/>
        </w:rPr>
        <w:fldChar w:fldCharType="begin">
          <w:fldData xml:space="preserve">PEVuZE5vdGU+PENpdGU+PEF1dGhvcj5aaGFuZzwvQXV0aG9yPjxZZWFyPjIwMTg8L1llYXI+PFJl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</w:fldData>
        </w:fldChar>
      </w:r>
      <w:r w:rsidR="002B1D28">
        <w:rPr>
          <w:rFonts w:ascii="Times New Roman" w:hAnsi="Times New Roman" w:cs="Times New Roman"/>
          <w:b/>
          <w:sz w:val="21"/>
          <w:szCs w:val="21"/>
        </w:rPr>
        <w:instrText xml:space="preserve"> ADDIN EN.CITE.DATA </w:instrText>
      </w:r>
      <w:r w:rsidR="002B1D28">
        <w:rPr>
          <w:rFonts w:ascii="Times New Roman" w:hAnsi="Times New Roman" w:cs="Times New Roman"/>
          <w:b/>
          <w:sz w:val="21"/>
          <w:szCs w:val="21"/>
        </w:rPr>
      </w:r>
      <w:r w:rsidR="002B1D28">
        <w:rPr>
          <w:rFonts w:ascii="Times New Roman" w:hAnsi="Times New Roman" w:cs="Times New Roman"/>
          <w:b/>
          <w:sz w:val="21"/>
          <w:szCs w:val="21"/>
        </w:rPr>
        <w:fldChar w:fldCharType="end"/>
      </w:r>
      <w:r w:rsidR="002B1D28">
        <w:rPr>
          <w:rFonts w:ascii="Times New Roman" w:hAnsi="Times New Roman" w:cs="Times New Roman"/>
          <w:b/>
          <w:sz w:val="21"/>
          <w:szCs w:val="21"/>
        </w:rPr>
        <w:fldChar w:fldCharType="separate"/>
      </w:r>
      <w:r w:rsidR="002B1D28" w:rsidRPr="002B1D28">
        <w:rPr>
          <w:rFonts w:ascii="Times New Roman" w:hAnsi="Times New Roman" w:cs="Times New Roman"/>
          <w:b/>
          <w:sz w:val="21"/>
          <w:szCs w:val="21"/>
          <w:vertAlign w:val="superscript"/>
        </w:rPr>
        <w:t>1,2</w:t>
      </w:r>
      <w:r w:rsidR="002B1D28">
        <w:rPr>
          <w:rFonts w:ascii="Times New Roman" w:hAnsi="Times New Roman" w:cs="Times New Roman"/>
          <w:b/>
          <w:sz w:val="21"/>
          <w:szCs w:val="21"/>
        </w:rPr>
        <w:fldChar w:fldCharType="end"/>
      </w:r>
    </w:p>
    <w:p w14:paraId="0A3E686B" w14:textId="77777777" w:rsidR="002B1D28" w:rsidRPr="002B1D28" w:rsidRDefault="002B1D28" w:rsidP="002B1D28">
      <w:pPr>
        <w:pStyle w:val="EndNoteBibliography"/>
        <w:ind w:left="720" w:hanging="720"/>
      </w:pPr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REFLIST </w:instrText>
      </w:r>
      <w:r>
        <w:rPr>
          <w:rFonts w:ascii="Times New Roman" w:hAnsi="Times New Roman"/>
        </w:rPr>
        <w:fldChar w:fldCharType="separate"/>
      </w:r>
      <w:r w:rsidRPr="002B1D28">
        <w:t>1.</w:t>
      </w:r>
      <w:r w:rsidRPr="002B1D28">
        <w:tab/>
        <w:t>Zhang, C.</w:t>
      </w:r>
      <w:r w:rsidRPr="002B1D28">
        <w:rPr>
          <w:i/>
        </w:rPr>
        <w:t xml:space="preserve"> et al.</w:t>
      </w:r>
      <w:r w:rsidRPr="002B1D28">
        <w:t xml:space="preserve"> PopLDdecay: a fast and effective tool for linkage disequilibrium decay analysis based on variant call format files. </w:t>
      </w:r>
      <w:r w:rsidRPr="002B1D28">
        <w:rPr>
          <w:i/>
        </w:rPr>
        <w:t>Bioinformatics</w:t>
      </w:r>
      <w:r w:rsidRPr="002B1D28">
        <w:t xml:space="preserve"> (2018).</w:t>
      </w:r>
    </w:p>
    <w:p w14:paraId="63D17190" w14:textId="77777777" w:rsidR="002B1D28" w:rsidRPr="002B1D28" w:rsidRDefault="002B1D28" w:rsidP="002B1D28">
      <w:pPr>
        <w:pStyle w:val="EndNoteBibliography"/>
        <w:ind w:left="720" w:hanging="720"/>
      </w:pPr>
      <w:r w:rsidRPr="002B1D28">
        <w:t>2.</w:t>
      </w:r>
      <w:r w:rsidRPr="002B1D28">
        <w:tab/>
        <w:t>Evans, L.M.</w:t>
      </w:r>
      <w:r w:rsidRPr="002B1D28">
        <w:rPr>
          <w:i/>
        </w:rPr>
        <w:t xml:space="preserve"> et al.</w:t>
      </w:r>
      <w:r w:rsidRPr="002B1D28">
        <w:t xml:space="preserve"> Population genomics of Populus trichocarpa identifies signatures of selection and adaptive trait associations. </w:t>
      </w:r>
      <w:r w:rsidRPr="002B1D28">
        <w:rPr>
          <w:i/>
        </w:rPr>
        <w:t>Nat Genet</w:t>
      </w:r>
      <w:r w:rsidRPr="002B1D28">
        <w:t xml:space="preserve"> </w:t>
      </w:r>
      <w:r w:rsidRPr="002B1D28">
        <w:rPr>
          <w:b/>
        </w:rPr>
        <w:t>46</w:t>
      </w:r>
      <w:r w:rsidRPr="002B1D28">
        <w:t>, 1089-96 (2014).</w:t>
      </w:r>
    </w:p>
    <w:p w14:paraId="39D5A4F2" w14:textId="6E73996A" w:rsidR="00D17ABB" w:rsidRPr="00D17ABB" w:rsidRDefault="002B1D28" w:rsidP="002B1D28">
      <w:pPr>
        <w:pStyle w:val="HTML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fldChar w:fldCharType="end"/>
      </w:r>
    </w:p>
    <w:sectPr w:rsidR="00D17ABB" w:rsidRPr="00D17ABB" w:rsidSect="00F85B83">
      <w:footerReference w:type="default" r:id="rId22"/>
      <w:footerReference w:type="first" r:id="rId23"/>
      <w:pgSz w:w="11906" w:h="16838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3054C03" w14:textId="77777777" w:rsidR="00CD5955" w:rsidRDefault="00CD5955" w:rsidP="00902E34">
      <w:r>
        <w:separator/>
      </w:r>
    </w:p>
  </w:endnote>
  <w:endnote w:type="continuationSeparator" w:id="0">
    <w:p w14:paraId="24DC80C6" w14:textId="77777777" w:rsidR="00CD5955" w:rsidRDefault="00CD5955" w:rsidP="00902E3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rade Gothic LT Std">
    <w:altName w:val="微软雅黑"/>
    <w:panose1 w:val="00000000000000000000"/>
    <w:charset w:val="86"/>
    <w:family w:val="swiss"/>
    <w:notTrueType/>
    <w:pitch w:val="default"/>
    <w:sig w:usb0="00000001" w:usb1="080E0000" w:usb2="00000010" w:usb3="00000000" w:csb0="00040000" w:csb1="00000000"/>
  </w:font>
  <w:font w:name="inherit">
    <w:altName w:val="Times New Roman"/>
    <w:panose1 w:val="00000000000000000000"/>
    <w:charset w:val="00"/>
    <w:family w:val="roman"/>
    <w:notTrueType/>
    <w:pitch w:val="default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Helvetica">
    <w:panose1 w:val="020B0604020202020204"/>
    <w:charset w:val="00"/>
    <w:family w:val="auto"/>
    <w:pitch w:val="variable"/>
    <w:sig w:usb0="00000083" w:usb1="00000000" w:usb2="00000000" w:usb3="00000000" w:csb0="00000009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Helvetica-Light">
    <w:altName w:val="Times New Roman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C8C98E4" w14:textId="77777777" w:rsidR="00173BA3" w:rsidRDefault="00173BA3">
    <w:pPr>
      <w:pStyle w:val="a5"/>
      <w:jc w:val="center"/>
    </w:pPr>
  </w:p>
  <w:p w14:paraId="08D2151C" w14:textId="77777777" w:rsidR="00173BA3" w:rsidRDefault="00173BA3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28171274"/>
      <w:docPartObj>
        <w:docPartGallery w:val="Page Numbers (Bottom of Page)"/>
        <w:docPartUnique/>
      </w:docPartObj>
    </w:sdtPr>
    <w:sdtEndPr/>
    <w:sdtContent>
      <w:p w14:paraId="230B07DE" w14:textId="77777777" w:rsidR="00173BA3" w:rsidRDefault="00173BA3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6F571D">
          <w:rPr>
            <w:noProof/>
            <w:lang w:val="zh-CN"/>
          </w:rPr>
          <w:t>1</w:t>
        </w:r>
        <w:r>
          <w:fldChar w:fldCharType="end"/>
        </w:r>
      </w:p>
    </w:sdtContent>
  </w:sdt>
  <w:p w14:paraId="793997F3" w14:textId="77777777" w:rsidR="00173BA3" w:rsidRDefault="00173BA3">
    <w:pPr>
      <w:pStyle w:val="a5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37618072"/>
      <w:docPartObj>
        <w:docPartGallery w:val="Page Numbers (Bottom of Page)"/>
        <w:docPartUnique/>
      </w:docPartObj>
    </w:sdtPr>
    <w:sdtEndPr/>
    <w:sdtContent>
      <w:p w14:paraId="1CDAC759" w14:textId="411B2131" w:rsidR="00173BA3" w:rsidRDefault="00173BA3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D46DB" w:rsidRPr="005D46DB">
          <w:rPr>
            <w:noProof/>
            <w:lang w:val="zh-CN"/>
          </w:rPr>
          <w:t>9</w:t>
        </w:r>
        <w:r>
          <w:fldChar w:fldCharType="end"/>
        </w:r>
      </w:p>
    </w:sdtContent>
  </w:sdt>
  <w:p w14:paraId="101E6778" w14:textId="77777777" w:rsidR="00173BA3" w:rsidRDefault="00173BA3">
    <w:pPr>
      <w:pStyle w:val="a5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077172795"/>
      <w:docPartObj>
        <w:docPartGallery w:val="Page Numbers (Bottom of Page)"/>
        <w:docPartUnique/>
      </w:docPartObj>
    </w:sdtPr>
    <w:sdtEndPr/>
    <w:sdtContent>
      <w:p w14:paraId="762FF52C" w14:textId="77777777" w:rsidR="00173BA3" w:rsidRDefault="00173BA3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6F571D">
          <w:rPr>
            <w:noProof/>
            <w:lang w:val="zh-CN"/>
          </w:rPr>
          <w:t>1</w:t>
        </w:r>
        <w:r>
          <w:fldChar w:fldCharType="end"/>
        </w:r>
      </w:p>
    </w:sdtContent>
  </w:sdt>
  <w:p w14:paraId="28DD9E49" w14:textId="77777777" w:rsidR="00173BA3" w:rsidRDefault="00173BA3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5503AC4" w14:textId="77777777" w:rsidR="00CD5955" w:rsidRDefault="00CD5955" w:rsidP="00902E34">
      <w:r>
        <w:separator/>
      </w:r>
    </w:p>
  </w:footnote>
  <w:footnote w:type="continuationSeparator" w:id="0">
    <w:p w14:paraId="3DE3B18D" w14:textId="77777777" w:rsidR="00CD5955" w:rsidRDefault="00CD5955" w:rsidP="00902E3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1774C6"/>
    <w:multiLevelType w:val="hybridMultilevel"/>
    <w:tmpl w:val="89283C90"/>
    <w:lvl w:ilvl="0" w:tplc="FFDC6966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" w15:restartNumberingAfterBreak="0">
    <w:nsid w:val="1205032E"/>
    <w:multiLevelType w:val="hybridMultilevel"/>
    <w:tmpl w:val="F28ECA66"/>
    <w:lvl w:ilvl="0" w:tplc="FFDC6966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2" w15:restartNumberingAfterBreak="0">
    <w:nsid w:val="16F43266"/>
    <w:multiLevelType w:val="hybridMultilevel"/>
    <w:tmpl w:val="33F810C0"/>
    <w:lvl w:ilvl="0" w:tplc="C988222C">
      <w:start w:val="1"/>
      <w:numFmt w:val="upperLetter"/>
      <w:lvlText w:val="%1."/>
      <w:lvlJc w:val="left"/>
      <w:pPr>
        <w:ind w:left="5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60" w:hanging="420"/>
      </w:pPr>
    </w:lvl>
    <w:lvl w:ilvl="2" w:tplc="0409001B" w:tentative="1">
      <w:start w:val="1"/>
      <w:numFmt w:val="lowerRoman"/>
      <w:lvlText w:val="%3."/>
      <w:lvlJc w:val="right"/>
      <w:pPr>
        <w:ind w:left="1480" w:hanging="420"/>
      </w:pPr>
    </w:lvl>
    <w:lvl w:ilvl="3" w:tplc="0409000F" w:tentative="1">
      <w:start w:val="1"/>
      <w:numFmt w:val="decimal"/>
      <w:lvlText w:val="%4."/>
      <w:lvlJc w:val="left"/>
      <w:pPr>
        <w:ind w:left="1900" w:hanging="420"/>
      </w:pPr>
    </w:lvl>
    <w:lvl w:ilvl="4" w:tplc="04090019" w:tentative="1">
      <w:start w:val="1"/>
      <w:numFmt w:val="lowerLetter"/>
      <w:lvlText w:val="%5)"/>
      <w:lvlJc w:val="left"/>
      <w:pPr>
        <w:ind w:left="2320" w:hanging="420"/>
      </w:pPr>
    </w:lvl>
    <w:lvl w:ilvl="5" w:tplc="0409001B" w:tentative="1">
      <w:start w:val="1"/>
      <w:numFmt w:val="lowerRoman"/>
      <w:lvlText w:val="%6."/>
      <w:lvlJc w:val="right"/>
      <w:pPr>
        <w:ind w:left="2740" w:hanging="420"/>
      </w:pPr>
    </w:lvl>
    <w:lvl w:ilvl="6" w:tplc="0409000F" w:tentative="1">
      <w:start w:val="1"/>
      <w:numFmt w:val="decimal"/>
      <w:lvlText w:val="%7."/>
      <w:lvlJc w:val="left"/>
      <w:pPr>
        <w:ind w:left="3160" w:hanging="420"/>
      </w:pPr>
    </w:lvl>
    <w:lvl w:ilvl="7" w:tplc="04090019" w:tentative="1">
      <w:start w:val="1"/>
      <w:numFmt w:val="lowerLetter"/>
      <w:lvlText w:val="%8)"/>
      <w:lvlJc w:val="left"/>
      <w:pPr>
        <w:ind w:left="3580" w:hanging="420"/>
      </w:pPr>
    </w:lvl>
    <w:lvl w:ilvl="8" w:tplc="0409001B" w:tentative="1">
      <w:start w:val="1"/>
      <w:numFmt w:val="lowerRoman"/>
      <w:lvlText w:val="%9."/>
      <w:lvlJc w:val="right"/>
      <w:pPr>
        <w:ind w:left="4000" w:hanging="420"/>
      </w:pPr>
    </w:lvl>
  </w:abstractNum>
  <w:abstractNum w:abstractNumId="3" w15:restartNumberingAfterBreak="0">
    <w:nsid w:val="1D080199"/>
    <w:multiLevelType w:val="hybridMultilevel"/>
    <w:tmpl w:val="4CD84A78"/>
    <w:lvl w:ilvl="0" w:tplc="BF9A255A">
      <w:start w:val="1"/>
      <w:numFmt w:val="upperLetter"/>
      <w:lvlText w:val="%1．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4" w15:restartNumberingAfterBreak="0">
    <w:nsid w:val="1E04420C"/>
    <w:multiLevelType w:val="hybridMultilevel"/>
    <w:tmpl w:val="74848F96"/>
    <w:lvl w:ilvl="0" w:tplc="1E061C20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560" w:hanging="420"/>
      </w:pPr>
    </w:lvl>
    <w:lvl w:ilvl="2" w:tplc="0409001B" w:tentative="1">
      <w:start w:val="1"/>
      <w:numFmt w:val="lowerRoman"/>
      <w:lvlText w:val="%3."/>
      <w:lvlJc w:val="right"/>
      <w:pPr>
        <w:ind w:left="1980" w:hanging="420"/>
      </w:pPr>
    </w:lvl>
    <w:lvl w:ilvl="3" w:tplc="0409000F" w:tentative="1">
      <w:start w:val="1"/>
      <w:numFmt w:val="decimal"/>
      <w:lvlText w:val="%4."/>
      <w:lvlJc w:val="left"/>
      <w:pPr>
        <w:ind w:left="2400" w:hanging="420"/>
      </w:pPr>
    </w:lvl>
    <w:lvl w:ilvl="4" w:tplc="04090019" w:tentative="1">
      <w:start w:val="1"/>
      <w:numFmt w:val="lowerLetter"/>
      <w:lvlText w:val="%5)"/>
      <w:lvlJc w:val="left"/>
      <w:pPr>
        <w:ind w:left="2820" w:hanging="420"/>
      </w:pPr>
    </w:lvl>
    <w:lvl w:ilvl="5" w:tplc="0409001B" w:tentative="1">
      <w:start w:val="1"/>
      <w:numFmt w:val="lowerRoman"/>
      <w:lvlText w:val="%6."/>
      <w:lvlJc w:val="right"/>
      <w:pPr>
        <w:ind w:left="3240" w:hanging="420"/>
      </w:pPr>
    </w:lvl>
    <w:lvl w:ilvl="6" w:tplc="0409000F" w:tentative="1">
      <w:start w:val="1"/>
      <w:numFmt w:val="decimal"/>
      <w:lvlText w:val="%7."/>
      <w:lvlJc w:val="left"/>
      <w:pPr>
        <w:ind w:left="3660" w:hanging="420"/>
      </w:pPr>
    </w:lvl>
    <w:lvl w:ilvl="7" w:tplc="04090019" w:tentative="1">
      <w:start w:val="1"/>
      <w:numFmt w:val="lowerLetter"/>
      <w:lvlText w:val="%8)"/>
      <w:lvlJc w:val="left"/>
      <w:pPr>
        <w:ind w:left="4080" w:hanging="420"/>
      </w:pPr>
    </w:lvl>
    <w:lvl w:ilvl="8" w:tplc="0409001B" w:tentative="1">
      <w:start w:val="1"/>
      <w:numFmt w:val="lowerRoman"/>
      <w:lvlText w:val="%9."/>
      <w:lvlJc w:val="right"/>
      <w:pPr>
        <w:ind w:left="4500" w:hanging="420"/>
      </w:pPr>
    </w:lvl>
  </w:abstractNum>
  <w:abstractNum w:abstractNumId="5" w15:restartNumberingAfterBreak="0">
    <w:nsid w:val="26D60E8D"/>
    <w:multiLevelType w:val="hybridMultilevel"/>
    <w:tmpl w:val="FA18FD3C"/>
    <w:lvl w:ilvl="0" w:tplc="CECCF476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319A0D82"/>
    <w:multiLevelType w:val="hybridMultilevel"/>
    <w:tmpl w:val="33B8A114"/>
    <w:lvl w:ilvl="0" w:tplc="39943680">
      <w:start w:val="1"/>
      <w:numFmt w:val="decimal"/>
      <w:lvlText w:val="%1"/>
      <w:lvlJc w:val="left"/>
      <w:pPr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7" w15:restartNumberingAfterBreak="0">
    <w:nsid w:val="31BF1B57"/>
    <w:multiLevelType w:val="hybridMultilevel"/>
    <w:tmpl w:val="4992ED32"/>
    <w:lvl w:ilvl="0" w:tplc="83A0FE52">
      <w:start w:val="1"/>
      <w:numFmt w:val="upperLetter"/>
      <w:lvlText w:val="%1."/>
      <w:lvlJc w:val="left"/>
      <w:pPr>
        <w:ind w:left="570" w:hanging="360"/>
      </w:pPr>
      <w:rPr>
        <w:rFonts w:ascii="Times New Roman" w:eastAsia="Trade Gothic LT Std" w:hAnsi="Times New Roman" w:cs="Trade Gothic LT Std" w:hint="default"/>
        <w:color w:val="000000"/>
        <w:sz w:val="22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8" w15:restartNumberingAfterBreak="0">
    <w:nsid w:val="32907F11"/>
    <w:multiLevelType w:val="hybridMultilevel"/>
    <w:tmpl w:val="E26A86DE"/>
    <w:lvl w:ilvl="0" w:tplc="D2A6A768">
      <w:start w:val="1"/>
      <w:numFmt w:val="upperLetter"/>
      <w:lvlText w:val="%1.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9" w15:restartNumberingAfterBreak="0">
    <w:nsid w:val="3D453D2F"/>
    <w:multiLevelType w:val="hybridMultilevel"/>
    <w:tmpl w:val="E6B40A72"/>
    <w:lvl w:ilvl="0" w:tplc="393E4D88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3D791E54"/>
    <w:multiLevelType w:val="hybridMultilevel"/>
    <w:tmpl w:val="AD30BC6E"/>
    <w:lvl w:ilvl="0" w:tplc="5ED2F92C">
      <w:start w:val="1"/>
      <w:numFmt w:val="upperLetter"/>
      <w:lvlText w:val="%1."/>
      <w:lvlJc w:val="left"/>
      <w:pPr>
        <w:ind w:left="79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70" w:hanging="420"/>
      </w:pPr>
    </w:lvl>
    <w:lvl w:ilvl="2" w:tplc="0409001B" w:tentative="1">
      <w:start w:val="1"/>
      <w:numFmt w:val="lowerRoman"/>
      <w:lvlText w:val="%3."/>
      <w:lvlJc w:val="right"/>
      <w:pPr>
        <w:ind w:left="1690" w:hanging="420"/>
      </w:pPr>
    </w:lvl>
    <w:lvl w:ilvl="3" w:tplc="0409000F" w:tentative="1">
      <w:start w:val="1"/>
      <w:numFmt w:val="decimal"/>
      <w:lvlText w:val="%4."/>
      <w:lvlJc w:val="left"/>
      <w:pPr>
        <w:ind w:left="2110" w:hanging="420"/>
      </w:pPr>
    </w:lvl>
    <w:lvl w:ilvl="4" w:tplc="04090019" w:tentative="1">
      <w:start w:val="1"/>
      <w:numFmt w:val="lowerLetter"/>
      <w:lvlText w:val="%5)"/>
      <w:lvlJc w:val="left"/>
      <w:pPr>
        <w:ind w:left="2530" w:hanging="420"/>
      </w:pPr>
    </w:lvl>
    <w:lvl w:ilvl="5" w:tplc="0409001B" w:tentative="1">
      <w:start w:val="1"/>
      <w:numFmt w:val="lowerRoman"/>
      <w:lvlText w:val="%6."/>
      <w:lvlJc w:val="right"/>
      <w:pPr>
        <w:ind w:left="2950" w:hanging="420"/>
      </w:pPr>
    </w:lvl>
    <w:lvl w:ilvl="6" w:tplc="0409000F" w:tentative="1">
      <w:start w:val="1"/>
      <w:numFmt w:val="decimal"/>
      <w:lvlText w:val="%7."/>
      <w:lvlJc w:val="left"/>
      <w:pPr>
        <w:ind w:left="3370" w:hanging="420"/>
      </w:pPr>
    </w:lvl>
    <w:lvl w:ilvl="7" w:tplc="04090019" w:tentative="1">
      <w:start w:val="1"/>
      <w:numFmt w:val="lowerLetter"/>
      <w:lvlText w:val="%8)"/>
      <w:lvlJc w:val="left"/>
      <w:pPr>
        <w:ind w:left="3790" w:hanging="420"/>
      </w:pPr>
    </w:lvl>
    <w:lvl w:ilvl="8" w:tplc="0409001B" w:tentative="1">
      <w:start w:val="1"/>
      <w:numFmt w:val="lowerRoman"/>
      <w:lvlText w:val="%9."/>
      <w:lvlJc w:val="right"/>
      <w:pPr>
        <w:ind w:left="4210" w:hanging="420"/>
      </w:pPr>
    </w:lvl>
  </w:abstractNum>
  <w:abstractNum w:abstractNumId="11" w15:restartNumberingAfterBreak="0">
    <w:nsid w:val="3E2304AF"/>
    <w:multiLevelType w:val="hybridMultilevel"/>
    <w:tmpl w:val="4992ED32"/>
    <w:lvl w:ilvl="0" w:tplc="83A0FE52">
      <w:start w:val="1"/>
      <w:numFmt w:val="upperLetter"/>
      <w:lvlText w:val="%1."/>
      <w:lvlJc w:val="left"/>
      <w:pPr>
        <w:ind w:left="570" w:hanging="360"/>
      </w:pPr>
      <w:rPr>
        <w:rFonts w:ascii="Times New Roman" w:eastAsia="Trade Gothic LT Std" w:hAnsi="Times New Roman" w:cs="Trade Gothic LT Std" w:hint="default"/>
        <w:color w:val="000000"/>
        <w:sz w:val="22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12" w15:restartNumberingAfterBreak="0">
    <w:nsid w:val="503E12A2"/>
    <w:multiLevelType w:val="hybridMultilevel"/>
    <w:tmpl w:val="E26A86DE"/>
    <w:lvl w:ilvl="0" w:tplc="D2A6A768">
      <w:start w:val="1"/>
      <w:numFmt w:val="upperLetter"/>
      <w:lvlText w:val="%1.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13" w15:restartNumberingAfterBreak="0">
    <w:nsid w:val="5A45569B"/>
    <w:multiLevelType w:val="hybridMultilevel"/>
    <w:tmpl w:val="F28ECA66"/>
    <w:lvl w:ilvl="0" w:tplc="FFDC6966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4" w15:restartNumberingAfterBreak="0">
    <w:nsid w:val="5BC56987"/>
    <w:multiLevelType w:val="hybridMultilevel"/>
    <w:tmpl w:val="81DC393A"/>
    <w:lvl w:ilvl="0" w:tplc="BE2C271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5" w15:restartNumberingAfterBreak="0">
    <w:nsid w:val="6955399A"/>
    <w:multiLevelType w:val="hybridMultilevel"/>
    <w:tmpl w:val="F28ECA66"/>
    <w:lvl w:ilvl="0" w:tplc="FFDC6966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6" w15:restartNumberingAfterBreak="0">
    <w:nsid w:val="7178673E"/>
    <w:multiLevelType w:val="hybridMultilevel"/>
    <w:tmpl w:val="F7A876E8"/>
    <w:lvl w:ilvl="0" w:tplc="82E029EE">
      <w:start w:val="1"/>
      <w:numFmt w:val="decimal"/>
      <w:lvlText w:val="%1."/>
      <w:lvlJc w:val="left"/>
      <w:pPr>
        <w:ind w:left="720" w:hanging="360"/>
      </w:pPr>
      <w:rPr>
        <w:rFonts w:ascii="inherit" w:eastAsia="宋体" w:hAnsi="inherit" w:cs="宋体" w:hint="default"/>
        <w:color w:val="212121"/>
        <w:sz w:val="24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7" w15:restartNumberingAfterBreak="0">
    <w:nsid w:val="7C466F2A"/>
    <w:multiLevelType w:val="hybridMultilevel"/>
    <w:tmpl w:val="33F810C0"/>
    <w:lvl w:ilvl="0" w:tplc="C988222C">
      <w:start w:val="1"/>
      <w:numFmt w:val="upperLetter"/>
      <w:lvlText w:val="%1."/>
      <w:lvlJc w:val="left"/>
      <w:pPr>
        <w:ind w:left="5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60" w:hanging="420"/>
      </w:pPr>
    </w:lvl>
    <w:lvl w:ilvl="2" w:tplc="0409001B" w:tentative="1">
      <w:start w:val="1"/>
      <w:numFmt w:val="lowerRoman"/>
      <w:lvlText w:val="%3."/>
      <w:lvlJc w:val="right"/>
      <w:pPr>
        <w:ind w:left="1480" w:hanging="420"/>
      </w:pPr>
    </w:lvl>
    <w:lvl w:ilvl="3" w:tplc="0409000F" w:tentative="1">
      <w:start w:val="1"/>
      <w:numFmt w:val="decimal"/>
      <w:lvlText w:val="%4."/>
      <w:lvlJc w:val="left"/>
      <w:pPr>
        <w:ind w:left="1900" w:hanging="420"/>
      </w:pPr>
    </w:lvl>
    <w:lvl w:ilvl="4" w:tplc="04090019" w:tentative="1">
      <w:start w:val="1"/>
      <w:numFmt w:val="lowerLetter"/>
      <w:lvlText w:val="%5)"/>
      <w:lvlJc w:val="left"/>
      <w:pPr>
        <w:ind w:left="2320" w:hanging="420"/>
      </w:pPr>
    </w:lvl>
    <w:lvl w:ilvl="5" w:tplc="0409001B" w:tentative="1">
      <w:start w:val="1"/>
      <w:numFmt w:val="lowerRoman"/>
      <w:lvlText w:val="%6."/>
      <w:lvlJc w:val="right"/>
      <w:pPr>
        <w:ind w:left="2740" w:hanging="420"/>
      </w:pPr>
    </w:lvl>
    <w:lvl w:ilvl="6" w:tplc="0409000F" w:tentative="1">
      <w:start w:val="1"/>
      <w:numFmt w:val="decimal"/>
      <w:lvlText w:val="%7."/>
      <w:lvlJc w:val="left"/>
      <w:pPr>
        <w:ind w:left="3160" w:hanging="420"/>
      </w:pPr>
    </w:lvl>
    <w:lvl w:ilvl="7" w:tplc="04090019" w:tentative="1">
      <w:start w:val="1"/>
      <w:numFmt w:val="lowerLetter"/>
      <w:lvlText w:val="%8)"/>
      <w:lvlJc w:val="left"/>
      <w:pPr>
        <w:ind w:left="3580" w:hanging="420"/>
      </w:pPr>
    </w:lvl>
    <w:lvl w:ilvl="8" w:tplc="0409001B" w:tentative="1">
      <w:start w:val="1"/>
      <w:numFmt w:val="lowerRoman"/>
      <w:lvlText w:val="%9."/>
      <w:lvlJc w:val="right"/>
      <w:pPr>
        <w:ind w:left="4000" w:hanging="420"/>
      </w:pPr>
    </w:lvl>
  </w:abstractNum>
  <w:abstractNum w:abstractNumId="18" w15:restartNumberingAfterBreak="0">
    <w:nsid w:val="7F4C5967"/>
    <w:multiLevelType w:val="hybridMultilevel"/>
    <w:tmpl w:val="0C0CAEAC"/>
    <w:lvl w:ilvl="0" w:tplc="84F88342">
      <w:start w:val="1"/>
      <w:numFmt w:val="upperLetter"/>
      <w:lvlText w:val="%1."/>
      <w:lvlJc w:val="left"/>
      <w:pPr>
        <w:ind w:left="73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15" w:hanging="420"/>
      </w:pPr>
    </w:lvl>
    <w:lvl w:ilvl="2" w:tplc="0409001B" w:tentative="1">
      <w:start w:val="1"/>
      <w:numFmt w:val="lowerRoman"/>
      <w:lvlText w:val="%3."/>
      <w:lvlJc w:val="right"/>
      <w:pPr>
        <w:ind w:left="1635" w:hanging="420"/>
      </w:pPr>
    </w:lvl>
    <w:lvl w:ilvl="3" w:tplc="0409000F" w:tentative="1">
      <w:start w:val="1"/>
      <w:numFmt w:val="decimal"/>
      <w:lvlText w:val="%4."/>
      <w:lvlJc w:val="left"/>
      <w:pPr>
        <w:ind w:left="2055" w:hanging="420"/>
      </w:pPr>
    </w:lvl>
    <w:lvl w:ilvl="4" w:tplc="04090019" w:tentative="1">
      <w:start w:val="1"/>
      <w:numFmt w:val="lowerLetter"/>
      <w:lvlText w:val="%5)"/>
      <w:lvlJc w:val="left"/>
      <w:pPr>
        <w:ind w:left="2475" w:hanging="420"/>
      </w:pPr>
    </w:lvl>
    <w:lvl w:ilvl="5" w:tplc="0409001B" w:tentative="1">
      <w:start w:val="1"/>
      <w:numFmt w:val="lowerRoman"/>
      <w:lvlText w:val="%6."/>
      <w:lvlJc w:val="right"/>
      <w:pPr>
        <w:ind w:left="2895" w:hanging="420"/>
      </w:pPr>
    </w:lvl>
    <w:lvl w:ilvl="6" w:tplc="0409000F" w:tentative="1">
      <w:start w:val="1"/>
      <w:numFmt w:val="decimal"/>
      <w:lvlText w:val="%7."/>
      <w:lvlJc w:val="left"/>
      <w:pPr>
        <w:ind w:left="3315" w:hanging="420"/>
      </w:pPr>
    </w:lvl>
    <w:lvl w:ilvl="7" w:tplc="04090019" w:tentative="1">
      <w:start w:val="1"/>
      <w:numFmt w:val="lowerLetter"/>
      <w:lvlText w:val="%8)"/>
      <w:lvlJc w:val="left"/>
      <w:pPr>
        <w:ind w:left="3735" w:hanging="420"/>
      </w:pPr>
    </w:lvl>
    <w:lvl w:ilvl="8" w:tplc="0409001B" w:tentative="1">
      <w:start w:val="1"/>
      <w:numFmt w:val="lowerRoman"/>
      <w:lvlText w:val="%9."/>
      <w:lvlJc w:val="right"/>
      <w:pPr>
        <w:ind w:left="4155" w:hanging="420"/>
      </w:pPr>
    </w:lvl>
  </w:abstractNum>
  <w:num w:numId="1">
    <w:abstractNumId w:val="15"/>
  </w:num>
  <w:num w:numId="2">
    <w:abstractNumId w:val="14"/>
  </w:num>
  <w:num w:numId="3">
    <w:abstractNumId w:val="1"/>
  </w:num>
  <w:num w:numId="4">
    <w:abstractNumId w:val="7"/>
  </w:num>
  <w:num w:numId="5">
    <w:abstractNumId w:val="8"/>
  </w:num>
  <w:num w:numId="6">
    <w:abstractNumId w:val="12"/>
  </w:num>
  <w:num w:numId="7">
    <w:abstractNumId w:val="17"/>
  </w:num>
  <w:num w:numId="8">
    <w:abstractNumId w:val="16"/>
  </w:num>
  <w:num w:numId="9">
    <w:abstractNumId w:val="13"/>
  </w:num>
  <w:num w:numId="10">
    <w:abstractNumId w:val="0"/>
  </w:num>
  <w:num w:numId="11">
    <w:abstractNumId w:val="11"/>
  </w:num>
  <w:num w:numId="12">
    <w:abstractNumId w:val="18"/>
  </w:num>
  <w:num w:numId="13">
    <w:abstractNumId w:val="10"/>
  </w:num>
  <w:num w:numId="14">
    <w:abstractNumId w:val="3"/>
  </w:num>
  <w:num w:numId="15">
    <w:abstractNumId w:val="4"/>
  </w:num>
  <w:num w:numId="16">
    <w:abstractNumId w:val="2"/>
  </w:num>
  <w:num w:numId="17">
    <w:abstractNumId w:val="9"/>
  </w:num>
  <w:num w:numId="18">
    <w:abstractNumId w:val="5"/>
  </w:num>
  <w:num w:numId="19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Genetic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9es5aw32s9tne5eexx2257wxap502ffvdf&quot;&gt;BGI&lt;record-ids&gt;&lt;item&gt;602&lt;/item&gt;&lt;item&gt;687&lt;/item&gt;&lt;/record-ids&gt;&lt;/item&gt;&lt;/Libraries&gt;"/>
  </w:docVars>
  <w:rsids>
    <w:rsidRoot w:val="000744F9"/>
    <w:rsid w:val="00016E90"/>
    <w:rsid w:val="000204C3"/>
    <w:rsid w:val="00027694"/>
    <w:rsid w:val="00041BD7"/>
    <w:rsid w:val="00043C51"/>
    <w:rsid w:val="00044A01"/>
    <w:rsid w:val="00046555"/>
    <w:rsid w:val="000505FE"/>
    <w:rsid w:val="00057A28"/>
    <w:rsid w:val="00062D37"/>
    <w:rsid w:val="0006479E"/>
    <w:rsid w:val="00070616"/>
    <w:rsid w:val="00070652"/>
    <w:rsid w:val="00073CB6"/>
    <w:rsid w:val="000744F9"/>
    <w:rsid w:val="000770F2"/>
    <w:rsid w:val="000A0EC4"/>
    <w:rsid w:val="000A5846"/>
    <w:rsid w:val="000B3D79"/>
    <w:rsid w:val="000B7437"/>
    <w:rsid w:val="000C2D39"/>
    <w:rsid w:val="000D15E8"/>
    <w:rsid w:val="000D53D5"/>
    <w:rsid w:val="000D5F60"/>
    <w:rsid w:val="000E35CE"/>
    <w:rsid w:val="000E4630"/>
    <w:rsid w:val="000E4F01"/>
    <w:rsid w:val="000E52B7"/>
    <w:rsid w:val="000E5325"/>
    <w:rsid w:val="000F2260"/>
    <w:rsid w:val="000F4009"/>
    <w:rsid w:val="001015C3"/>
    <w:rsid w:val="00106C76"/>
    <w:rsid w:val="00117DE5"/>
    <w:rsid w:val="00122BA3"/>
    <w:rsid w:val="00123F40"/>
    <w:rsid w:val="00125DD9"/>
    <w:rsid w:val="0012678E"/>
    <w:rsid w:val="001342BD"/>
    <w:rsid w:val="00136B87"/>
    <w:rsid w:val="00140838"/>
    <w:rsid w:val="001426F4"/>
    <w:rsid w:val="001440C6"/>
    <w:rsid w:val="001566DB"/>
    <w:rsid w:val="0016051F"/>
    <w:rsid w:val="00162477"/>
    <w:rsid w:val="00173BA3"/>
    <w:rsid w:val="0017415A"/>
    <w:rsid w:val="0019154A"/>
    <w:rsid w:val="001A543B"/>
    <w:rsid w:val="001A7851"/>
    <w:rsid w:val="001B2A64"/>
    <w:rsid w:val="001B51EA"/>
    <w:rsid w:val="001D4311"/>
    <w:rsid w:val="001E0506"/>
    <w:rsid w:val="001E10A7"/>
    <w:rsid w:val="001F235F"/>
    <w:rsid w:val="001F34D3"/>
    <w:rsid w:val="001F49C1"/>
    <w:rsid w:val="001F7082"/>
    <w:rsid w:val="002229A5"/>
    <w:rsid w:val="00223839"/>
    <w:rsid w:val="00232ECE"/>
    <w:rsid w:val="002336DB"/>
    <w:rsid w:val="002410DD"/>
    <w:rsid w:val="0024768F"/>
    <w:rsid w:val="00250B1A"/>
    <w:rsid w:val="002514BB"/>
    <w:rsid w:val="002531B1"/>
    <w:rsid w:val="002537F5"/>
    <w:rsid w:val="00266802"/>
    <w:rsid w:val="00282608"/>
    <w:rsid w:val="00295EE3"/>
    <w:rsid w:val="002A373F"/>
    <w:rsid w:val="002A3D0C"/>
    <w:rsid w:val="002B1D28"/>
    <w:rsid w:val="002B4A98"/>
    <w:rsid w:val="002C05E5"/>
    <w:rsid w:val="002C0735"/>
    <w:rsid w:val="002C0A78"/>
    <w:rsid w:val="002C2BB4"/>
    <w:rsid w:val="002C3AD8"/>
    <w:rsid w:val="002D0813"/>
    <w:rsid w:val="002D4E28"/>
    <w:rsid w:val="002D7DCE"/>
    <w:rsid w:val="002E0B18"/>
    <w:rsid w:val="002E48FE"/>
    <w:rsid w:val="002F0B0A"/>
    <w:rsid w:val="002F246D"/>
    <w:rsid w:val="002F3E4B"/>
    <w:rsid w:val="002F5FD5"/>
    <w:rsid w:val="00312D70"/>
    <w:rsid w:val="00313443"/>
    <w:rsid w:val="00316635"/>
    <w:rsid w:val="003212FD"/>
    <w:rsid w:val="00330AC8"/>
    <w:rsid w:val="00336E90"/>
    <w:rsid w:val="00343D01"/>
    <w:rsid w:val="0037675D"/>
    <w:rsid w:val="00383747"/>
    <w:rsid w:val="0039301D"/>
    <w:rsid w:val="00397780"/>
    <w:rsid w:val="003A3476"/>
    <w:rsid w:val="003A4CAF"/>
    <w:rsid w:val="003B214E"/>
    <w:rsid w:val="003C017C"/>
    <w:rsid w:val="003C7592"/>
    <w:rsid w:val="003D14CF"/>
    <w:rsid w:val="003D53A8"/>
    <w:rsid w:val="003E2751"/>
    <w:rsid w:val="003E2A7C"/>
    <w:rsid w:val="003E4602"/>
    <w:rsid w:val="003F2762"/>
    <w:rsid w:val="003F5CD7"/>
    <w:rsid w:val="00401423"/>
    <w:rsid w:val="00407BC3"/>
    <w:rsid w:val="00413A7A"/>
    <w:rsid w:val="00417F4F"/>
    <w:rsid w:val="004222F2"/>
    <w:rsid w:val="00424899"/>
    <w:rsid w:val="00424E2B"/>
    <w:rsid w:val="0042589C"/>
    <w:rsid w:val="00433180"/>
    <w:rsid w:val="0043705C"/>
    <w:rsid w:val="0044364B"/>
    <w:rsid w:val="00447DA8"/>
    <w:rsid w:val="00452C97"/>
    <w:rsid w:val="00460879"/>
    <w:rsid w:val="0046199E"/>
    <w:rsid w:val="004651B8"/>
    <w:rsid w:val="00466D64"/>
    <w:rsid w:val="0047071E"/>
    <w:rsid w:val="00475F95"/>
    <w:rsid w:val="00494095"/>
    <w:rsid w:val="00495E7E"/>
    <w:rsid w:val="00496CC8"/>
    <w:rsid w:val="004A1C6D"/>
    <w:rsid w:val="004A34ED"/>
    <w:rsid w:val="004A3A30"/>
    <w:rsid w:val="004A6877"/>
    <w:rsid w:val="004B314E"/>
    <w:rsid w:val="004B5515"/>
    <w:rsid w:val="004C2F1E"/>
    <w:rsid w:val="004C76FA"/>
    <w:rsid w:val="004E5C1A"/>
    <w:rsid w:val="004F1C6D"/>
    <w:rsid w:val="004F2581"/>
    <w:rsid w:val="004F2EC3"/>
    <w:rsid w:val="005008E4"/>
    <w:rsid w:val="0050167B"/>
    <w:rsid w:val="0050545A"/>
    <w:rsid w:val="0051025E"/>
    <w:rsid w:val="00513678"/>
    <w:rsid w:val="005169EA"/>
    <w:rsid w:val="0052475A"/>
    <w:rsid w:val="00527596"/>
    <w:rsid w:val="00530055"/>
    <w:rsid w:val="005307F7"/>
    <w:rsid w:val="0054189A"/>
    <w:rsid w:val="00545D4A"/>
    <w:rsid w:val="0055208A"/>
    <w:rsid w:val="00554DE2"/>
    <w:rsid w:val="00560070"/>
    <w:rsid w:val="00576F92"/>
    <w:rsid w:val="0058657C"/>
    <w:rsid w:val="00586861"/>
    <w:rsid w:val="0059042D"/>
    <w:rsid w:val="00596D03"/>
    <w:rsid w:val="005A2026"/>
    <w:rsid w:val="005A5910"/>
    <w:rsid w:val="005C3CD0"/>
    <w:rsid w:val="005C56AE"/>
    <w:rsid w:val="005D0457"/>
    <w:rsid w:val="005D0DCE"/>
    <w:rsid w:val="005D2236"/>
    <w:rsid w:val="005D46DB"/>
    <w:rsid w:val="005E0233"/>
    <w:rsid w:val="005E1069"/>
    <w:rsid w:val="005E249D"/>
    <w:rsid w:val="005E44FE"/>
    <w:rsid w:val="005E592B"/>
    <w:rsid w:val="005F3A52"/>
    <w:rsid w:val="005F3E42"/>
    <w:rsid w:val="0060328E"/>
    <w:rsid w:val="006107CF"/>
    <w:rsid w:val="006137C3"/>
    <w:rsid w:val="00614FE4"/>
    <w:rsid w:val="00615883"/>
    <w:rsid w:val="006206B8"/>
    <w:rsid w:val="0063724A"/>
    <w:rsid w:val="006410DE"/>
    <w:rsid w:val="00643D1A"/>
    <w:rsid w:val="00645873"/>
    <w:rsid w:val="00653338"/>
    <w:rsid w:val="00656427"/>
    <w:rsid w:val="00656A58"/>
    <w:rsid w:val="00660CDC"/>
    <w:rsid w:val="00662C9C"/>
    <w:rsid w:val="00665E3C"/>
    <w:rsid w:val="00670D2B"/>
    <w:rsid w:val="00680A1C"/>
    <w:rsid w:val="006837F5"/>
    <w:rsid w:val="006848D9"/>
    <w:rsid w:val="00686B0C"/>
    <w:rsid w:val="00692AFE"/>
    <w:rsid w:val="006950D3"/>
    <w:rsid w:val="006967EF"/>
    <w:rsid w:val="006A1CBE"/>
    <w:rsid w:val="006B1FC5"/>
    <w:rsid w:val="006B55DE"/>
    <w:rsid w:val="006C11FA"/>
    <w:rsid w:val="006C7F9C"/>
    <w:rsid w:val="006D0D77"/>
    <w:rsid w:val="006D6D8B"/>
    <w:rsid w:val="006D78B4"/>
    <w:rsid w:val="006E2BCF"/>
    <w:rsid w:val="006E6321"/>
    <w:rsid w:val="006E6991"/>
    <w:rsid w:val="006F3C9C"/>
    <w:rsid w:val="006F571D"/>
    <w:rsid w:val="00700AA5"/>
    <w:rsid w:val="00707C92"/>
    <w:rsid w:val="00717140"/>
    <w:rsid w:val="00720ED8"/>
    <w:rsid w:val="00721671"/>
    <w:rsid w:val="007247AC"/>
    <w:rsid w:val="00724911"/>
    <w:rsid w:val="00724BD3"/>
    <w:rsid w:val="00730F33"/>
    <w:rsid w:val="007322CD"/>
    <w:rsid w:val="007371C3"/>
    <w:rsid w:val="007418CF"/>
    <w:rsid w:val="00745828"/>
    <w:rsid w:val="007463B8"/>
    <w:rsid w:val="00746E6A"/>
    <w:rsid w:val="00747184"/>
    <w:rsid w:val="00747CAE"/>
    <w:rsid w:val="007558C9"/>
    <w:rsid w:val="00764759"/>
    <w:rsid w:val="00775DF2"/>
    <w:rsid w:val="00775F3E"/>
    <w:rsid w:val="00780F9B"/>
    <w:rsid w:val="00784DF6"/>
    <w:rsid w:val="0079265F"/>
    <w:rsid w:val="007A20B5"/>
    <w:rsid w:val="007A3C0C"/>
    <w:rsid w:val="007B2C96"/>
    <w:rsid w:val="007B741D"/>
    <w:rsid w:val="007C1A8E"/>
    <w:rsid w:val="007C1B6F"/>
    <w:rsid w:val="007C23A4"/>
    <w:rsid w:val="007D7C20"/>
    <w:rsid w:val="007E407E"/>
    <w:rsid w:val="007E5DC1"/>
    <w:rsid w:val="007F11B6"/>
    <w:rsid w:val="007F1292"/>
    <w:rsid w:val="00801A56"/>
    <w:rsid w:val="00806C62"/>
    <w:rsid w:val="008107BB"/>
    <w:rsid w:val="00824EF2"/>
    <w:rsid w:val="00825C3B"/>
    <w:rsid w:val="00832802"/>
    <w:rsid w:val="0084749E"/>
    <w:rsid w:val="00851174"/>
    <w:rsid w:val="00851D7B"/>
    <w:rsid w:val="00852B00"/>
    <w:rsid w:val="008567DB"/>
    <w:rsid w:val="00857F5A"/>
    <w:rsid w:val="0086202B"/>
    <w:rsid w:val="0086409D"/>
    <w:rsid w:val="0087251F"/>
    <w:rsid w:val="0087755A"/>
    <w:rsid w:val="00877BC7"/>
    <w:rsid w:val="008808F1"/>
    <w:rsid w:val="008A384B"/>
    <w:rsid w:val="008C7C05"/>
    <w:rsid w:val="008D362A"/>
    <w:rsid w:val="008D43F9"/>
    <w:rsid w:val="008D62DC"/>
    <w:rsid w:val="008D6744"/>
    <w:rsid w:val="008D7E7C"/>
    <w:rsid w:val="008E7E11"/>
    <w:rsid w:val="00902E34"/>
    <w:rsid w:val="009058F0"/>
    <w:rsid w:val="00907995"/>
    <w:rsid w:val="009101B7"/>
    <w:rsid w:val="009121A1"/>
    <w:rsid w:val="009145FC"/>
    <w:rsid w:val="00920877"/>
    <w:rsid w:val="00931756"/>
    <w:rsid w:val="00937C85"/>
    <w:rsid w:val="009438F4"/>
    <w:rsid w:val="00947DAE"/>
    <w:rsid w:val="00950EB9"/>
    <w:rsid w:val="00951622"/>
    <w:rsid w:val="009520C3"/>
    <w:rsid w:val="00974E76"/>
    <w:rsid w:val="009916DC"/>
    <w:rsid w:val="009944CE"/>
    <w:rsid w:val="0099622C"/>
    <w:rsid w:val="009A3C3E"/>
    <w:rsid w:val="009B2A68"/>
    <w:rsid w:val="009B32B8"/>
    <w:rsid w:val="009B6272"/>
    <w:rsid w:val="009B677D"/>
    <w:rsid w:val="009C7597"/>
    <w:rsid w:val="009D17AA"/>
    <w:rsid w:val="009D6ED6"/>
    <w:rsid w:val="009D713E"/>
    <w:rsid w:val="009E2DAD"/>
    <w:rsid w:val="009F45CB"/>
    <w:rsid w:val="00A225C5"/>
    <w:rsid w:val="00A25C67"/>
    <w:rsid w:val="00A27919"/>
    <w:rsid w:val="00A3044D"/>
    <w:rsid w:val="00A417C2"/>
    <w:rsid w:val="00A53B0C"/>
    <w:rsid w:val="00A83539"/>
    <w:rsid w:val="00A83CAA"/>
    <w:rsid w:val="00A84A26"/>
    <w:rsid w:val="00AA2535"/>
    <w:rsid w:val="00AA4B21"/>
    <w:rsid w:val="00AA4B42"/>
    <w:rsid w:val="00AA61D0"/>
    <w:rsid w:val="00AC1E20"/>
    <w:rsid w:val="00AC2196"/>
    <w:rsid w:val="00AC59EE"/>
    <w:rsid w:val="00AC5A91"/>
    <w:rsid w:val="00AC6FD2"/>
    <w:rsid w:val="00AD0B85"/>
    <w:rsid w:val="00AD5575"/>
    <w:rsid w:val="00AD76B8"/>
    <w:rsid w:val="00AE0589"/>
    <w:rsid w:val="00AE2FF8"/>
    <w:rsid w:val="00AE40E7"/>
    <w:rsid w:val="00AF7C15"/>
    <w:rsid w:val="00B0710E"/>
    <w:rsid w:val="00B15B93"/>
    <w:rsid w:val="00B16F18"/>
    <w:rsid w:val="00B22DC9"/>
    <w:rsid w:val="00B31B17"/>
    <w:rsid w:val="00B34984"/>
    <w:rsid w:val="00B37F35"/>
    <w:rsid w:val="00B454A9"/>
    <w:rsid w:val="00B473DA"/>
    <w:rsid w:val="00B50C5C"/>
    <w:rsid w:val="00B57EA5"/>
    <w:rsid w:val="00B615DE"/>
    <w:rsid w:val="00B63E51"/>
    <w:rsid w:val="00B65E61"/>
    <w:rsid w:val="00B754DB"/>
    <w:rsid w:val="00B77223"/>
    <w:rsid w:val="00B93968"/>
    <w:rsid w:val="00BA03FB"/>
    <w:rsid w:val="00BA6B1D"/>
    <w:rsid w:val="00BB101A"/>
    <w:rsid w:val="00BB34E3"/>
    <w:rsid w:val="00BC3281"/>
    <w:rsid w:val="00BC362B"/>
    <w:rsid w:val="00BD2918"/>
    <w:rsid w:val="00BD3369"/>
    <w:rsid w:val="00BE3B3C"/>
    <w:rsid w:val="00BE60FE"/>
    <w:rsid w:val="00BE684E"/>
    <w:rsid w:val="00BF1865"/>
    <w:rsid w:val="00BF3985"/>
    <w:rsid w:val="00BF3AFA"/>
    <w:rsid w:val="00BF6ED6"/>
    <w:rsid w:val="00C042F0"/>
    <w:rsid w:val="00C06C69"/>
    <w:rsid w:val="00C16E6C"/>
    <w:rsid w:val="00C2595E"/>
    <w:rsid w:val="00C34BD0"/>
    <w:rsid w:val="00C424EE"/>
    <w:rsid w:val="00C5492E"/>
    <w:rsid w:val="00C663D1"/>
    <w:rsid w:val="00C67320"/>
    <w:rsid w:val="00C677B0"/>
    <w:rsid w:val="00C91DD2"/>
    <w:rsid w:val="00C93A69"/>
    <w:rsid w:val="00C94BFC"/>
    <w:rsid w:val="00CA2F0E"/>
    <w:rsid w:val="00CB0923"/>
    <w:rsid w:val="00CB2831"/>
    <w:rsid w:val="00CC5F6D"/>
    <w:rsid w:val="00CC6141"/>
    <w:rsid w:val="00CC79AC"/>
    <w:rsid w:val="00CD24A9"/>
    <w:rsid w:val="00CD43C3"/>
    <w:rsid w:val="00CD5955"/>
    <w:rsid w:val="00CF330C"/>
    <w:rsid w:val="00CF7387"/>
    <w:rsid w:val="00D02528"/>
    <w:rsid w:val="00D04316"/>
    <w:rsid w:val="00D04BA6"/>
    <w:rsid w:val="00D06279"/>
    <w:rsid w:val="00D11287"/>
    <w:rsid w:val="00D12E3B"/>
    <w:rsid w:val="00D1700C"/>
    <w:rsid w:val="00D17ABB"/>
    <w:rsid w:val="00D21306"/>
    <w:rsid w:val="00D227BA"/>
    <w:rsid w:val="00D2325A"/>
    <w:rsid w:val="00D323E8"/>
    <w:rsid w:val="00D33994"/>
    <w:rsid w:val="00D33E64"/>
    <w:rsid w:val="00D34460"/>
    <w:rsid w:val="00D42E6D"/>
    <w:rsid w:val="00D43B29"/>
    <w:rsid w:val="00D47887"/>
    <w:rsid w:val="00D5263C"/>
    <w:rsid w:val="00D53161"/>
    <w:rsid w:val="00D679EB"/>
    <w:rsid w:val="00D7112D"/>
    <w:rsid w:val="00D733F3"/>
    <w:rsid w:val="00D77DE1"/>
    <w:rsid w:val="00D8041F"/>
    <w:rsid w:val="00D87E9F"/>
    <w:rsid w:val="00D93DBA"/>
    <w:rsid w:val="00D962F4"/>
    <w:rsid w:val="00D979D6"/>
    <w:rsid w:val="00DA1FB7"/>
    <w:rsid w:val="00DB7126"/>
    <w:rsid w:val="00DC2CC3"/>
    <w:rsid w:val="00DC60AB"/>
    <w:rsid w:val="00DD48C3"/>
    <w:rsid w:val="00DD56DD"/>
    <w:rsid w:val="00DE02AE"/>
    <w:rsid w:val="00DE5DB0"/>
    <w:rsid w:val="00DE792E"/>
    <w:rsid w:val="00DF14AA"/>
    <w:rsid w:val="00E0456B"/>
    <w:rsid w:val="00E04FAC"/>
    <w:rsid w:val="00E16226"/>
    <w:rsid w:val="00E2032B"/>
    <w:rsid w:val="00E21D87"/>
    <w:rsid w:val="00E21F72"/>
    <w:rsid w:val="00E25E3B"/>
    <w:rsid w:val="00E3053C"/>
    <w:rsid w:val="00E3672F"/>
    <w:rsid w:val="00E406CB"/>
    <w:rsid w:val="00E47567"/>
    <w:rsid w:val="00E52F95"/>
    <w:rsid w:val="00E63B0F"/>
    <w:rsid w:val="00E81188"/>
    <w:rsid w:val="00EA4D8E"/>
    <w:rsid w:val="00EC01BF"/>
    <w:rsid w:val="00EC3C97"/>
    <w:rsid w:val="00EC3E63"/>
    <w:rsid w:val="00EC6463"/>
    <w:rsid w:val="00ED663C"/>
    <w:rsid w:val="00ED759C"/>
    <w:rsid w:val="00EE2134"/>
    <w:rsid w:val="00EE2582"/>
    <w:rsid w:val="00EE3742"/>
    <w:rsid w:val="00EE4997"/>
    <w:rsid w:val="00EF21EA"/>
    <w:rsid w:val="00EF43A6"/>
    <w:rsid w:val="00EF470B"/>
    <w:rsid w:val="00EF743F"/>
    <w:rsid w:val="00F032A4"/>
    <w:rsid w:val="00F03DB6"/>
    <w:rsid w:val="00F07757"/>
    <w:rsid w:val="00F114F7"/>
    <w:rsid w:val="00F129DD"/>
    <w:rsid w:val="00F26ACF"/>
    <w:rsid w:val="00F27123"/>
    <w:rsid w:val="00F30CCF"/>
    <w:rsid w:val="00F32FFB"/>
    <w:rsid w:val="00F33CAD"/>
    <w:rsid w:val="00F37283"/>
    <w:rsid w:val="00F410B2"/>
    <w:rsid w:val="00F46A41"/>
    <w:rsid w:val="00F46E55"/>
    <w:rsid w:val="00F51088"/>
    <w:rsid w:val="00F518C2"/>
    <w:rsid w:val="00F60B00"/>
    <w:rsid w:val="00F6792C"/>
    <w:rsid w:val="00F71F6A"/>
    <w:rsid w:val="00F72CB4"/>
    <w:rsid w:val="00F75BBA"/>
    <w:rsid w:val="00F81FF6"/>
    <w:rsid w:val="00F8205C"/>
    <w:rsid w:val="00F834F6"/>
    <w:rsid w:val="00F85B83"/>
    <w:rsid w:val="00F86F49"/>
    <w:rsid w:val="00F92302"/>
    <w:rsid w:val="00FA50F6"/>
    <w:rsid w:val="00FB14E8"/>
    <w:rsid w:val="00FB2B04"/>
    <w:rsid w:val="00FB450C"/>
    <w:rsid w:val="00FB6307"/>
    <w:rsid w:val="00FB7A68"/>
    <w:rsid w:val="00FC3C78"/>
    <w:rsid w:val="00FC3F16"/>
    <w:rsid w:val="00FC6C16"/>
    <w:rsid w:val="00FD130A"/>
    <w:rsid w:val="00FD19E3"/>
    <w:rsid w:val="00FD5577"/>
    <w:rsid w:val="00FD6D20"/>
    <w:rsid w:val="00FE178B"/>
    <w:rsid w:val="00FF10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9E6342E"/>
  <w15:chartTrackingRefBased/>
  <w15:docId w15:val="{077BF9F1-8C49-450A-ABE2-5D9428B716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902E34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C34BD0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B615DE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C34BD0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902E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902E34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902E3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902E34"/>
    <w:rPr>
      <w:sz w:val="18"/>
      <w:szCs w:val="18"/>
    </w:rPr>
  </w:style>
  <w:style w:type="character" w:customStyle="1" w:styleId="10">
    <w:name w:val="标题 1 字符"/>
    <w:basedOn w:val="a0"/>
    <w:link w:val="1"/>
    <w:uiPriority w:val="9"/>
    <w:rsid w:val="00902E34"/>
    <w:rPr>
      <w:b/>
      <w:bCs/>
      <w:kern w:val="44"/>
      <w:sz w:val="44"/>
      <w:szCs w:val="44"/>
    </w:rPr>
  </w:style>
  <w:style w:type="paragraph" w:styleId="a7">
    <w:name w:val="Title"/>
    <w:basedOn w:val="a"/>
    <w:next w:val="a"/>
    <w:link w:val="a8"/>
    <w:qFormat/>
    <w:rsid w:val="00700AA5"/>
    <w:pPr>
      <w:widowControl/>
      <w:spacing w:before="92" w:line="420" w:lineRule="exact"/>
    </w:pPr>
    <w:rPr>
      <w:rFonts w:ascii="Helvetica" w:hAnsi="Helvetica" w:cs="Times New Roman"/>
      <w:b/>
      <w:kern w:val="0"/>
      <w:sz w:val="36"/>
      <w:szCs w:val="36"/>
      <w:lang w:eastAsia="en-US"/>
    </w:rPr>
  </w:style>
  <w:style w:type="character" w:customStyle="1" w:styleId="a8">
    <w:name w:val="标题 字符"/>
    <w:basedOn w:val="a0"/>
    <w:link w:val="a7"/>
    <w:rsid w:val="00700AA5"/>
    <w:rPr>
      <w:rFonts w:ascii="Helvetica" w:hAnsi="Helvetica" w:cs="Times New Roman"/>
      <w:b/>
      <w:kern w:val="0"/>
      <w:sz w:val="36"/>
      <w:szCs w:val="36"/>
      <w:lang w:eastAsia="en-US"/>
    </w:rPr>
  </w:style>
  <w:style w:type="character" w:customStyle="1" w:styleId="40">
    <w:name w:val="标题 4 字符"/>
    <w:basedOn w:val="a0"/>
    <w:link w:val="4"/>
    <w:uiPriority w:val="9"/>
    <w:semiHidden/>
    <w:rsid w:val="00C34BD0"/>
    <w:rPr>
      <w:rFonts w:asciiTheme="majorHAnsi" w:eastAsiaTheme="majorEastAsia" w:hAnsiTheme="majorHAnsi" w:cstheme="majorBidi"/>
      <w:b/>
      <w:bCs/>
      <w:sz w:val="28"/>
      <w:szCs w:val="28"/>
    </w:rPr>
  </w:style>
  <w:style w:type="character" w:styleId="a9">
    <w:name w:val="Strong"/>
    <w:uiPriority w:val="22"/>
    <w:qFormat/>
    <w:rsid w:val="00C34BD0"/>
    <w:rPr>
      <w:b/>
      <w:bCs/>
    </w:rPr>
  </w:style>
  <w:style w:type="paragraph" w:styleId="HTML">
    <w:name w:val="HTML Preformatted"/>
    <w:basedOn w:val="a"/>
    <w:link w:val="HTML1"/>
    <w:uiPriority w:val="99"/>
    <w:unhideWhenUsed/>
    <w:rsid w:val="00C34BD0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Times New Roman"/>
      <w:kern w:val="0"/>
      <w:sz w:val="24"/>
      <w:szCs w:val="24"/>
      <w:lang w:val="x-none" w:eastAsia="x-none"/>
    </w:rPr>
  </w:style>
  <w:style w:type="character" w:customStyle="1" w:styleId="HTML0">
    <w:name w:val="HTML 预设格式 字符"/>
    <w:basedOn w:val="a0"/>
    <w:uiPriority w:val="99"/>
    <w:semiHidden/>
    <w:rsid w:val="00C34BD0"/>
    <w:rPr>
      <w:rFonts w:ascii="Courier New" w:hAnsi="Courier New" w:cs="Courier New"/>
      <w:sz w:val="20"/>
      <w:szCs w:val="20"/>
    </w:rPr>
  </w:style>
  <w:style w:type="character" w:customStyle="1" w:styleId="HTML1">
    <w:name w:val="HTML 预设格式 字符1"/>
    <w:link w:val="HTML"/>
    <w:uiPriority w:val="99"/>
    <w:rsid w:val="00C34BD0"/>
    <w:rPr>
      <w:rFonts w:ascii="宋体" w:eastAsia="宋体" w:hAnsi="宋体" w:cs="Times New Roman"/>
      <w:kern w:val="0"/>
      <w:sz w:val="24"/>
      <w:szCs w:val="24"/>
      <w:lang w:val="x-none" w:eastAsia="x-none"/>
    </w:rPr>
  </w:style>
  <w:style w:type="character" w:customStyle="1" w:styleId="20">
    <w:name w:val="标题 2 字符"/>
    <w:basedOn w:val="a0"/>
    <w:link w:val="2"/>
    <w:uiPriority w:val="9"/>
    <w:rsid w:val="00C34BD0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HTMLChar">
    <w:name w:val="HTML 预设格式 Char"/>
    <w:uiPriority w:val="99"/>
    <w:rsid w:val="00825C3B"/>
    <w:rPr>
      <w:rFonts w:ascii="宋体" w:eastAsia="宋体" w:hAnsi="宋体" w:cs="宋体"/>
      <w:kern w:val="0"/>
      <w:sz w:val="24"/>
      <w:szCs w:val="24"/>
    </w:rPr>
  </w:style>
  <w:style w:type="paragraph" w:customStyle="1" w:styleId="Affilation">
    <w:name w:val="Affilation"/>
    <w:basedOn w:val="a"/>
    <w:link w:val="AffilationChar"/>
    <w:rsid w:val="00B615DE"/>
    <w:pPr>
      <w:widowControl/>
      <w:spacing w:before="40" w:after="52" w:line="240" w:lineRule="exact"/>
      <w:jc w:val="left"/>
    </w:pPr>
    <w:rPr>
      <w:rFonts w:ascii="Helvetica-Light" w:hAnsi="Helvetica-Light" w:cs="Times New Roman"/>
      <w:iCs/>
      <w:kern w:val="0"/>
      <w:sz w:val="20"/>
      <w:szCs w:val="20"/>
      <w:lang w:eastAsia="en-US"/>
    </w:rPr>
  </w:style>
  <w:style w:type="character" w:customStyle="1" w:styleId="AffilationChar">
    <w:name w:val="Affilation Char"/>
    <w:basedOn w:val="a0"/>
    <w:link w:val="Affilation"/>
    <w:rsid w:val="00B615DE"/>
    <w:rPr>
      <w:rFonts w:ascii="Helvetica-Light" w:hAnsi="Helvetica-Light" w:cs="Times New Roman"/>
      <w:iCs/>
      <w:kern w:val="0"/>
      <w:sz w:val="20"/>
      <w:szCs w:val="20"/>
      <w:lang w:eastAsia="en-US"/>
    </w:rPr>
  </w:style>
  <w:style w:type="character" w:customStyle="1" w:styleId="30">
    <w:name w:val="标题 3 字符"/>
    <w:basedOn w:val="a0"/>
    <w:link w:val="3"/>
    <w:uiPriority w:val="9"/>
    <w:semiHidden/>
    <w:rsid w:val="00B615DE"/>
    <w:rPr>
      <w:b/>
      <w:bCs/>
      <w:sz w:val="32"/>
      <w:szCs w:val="32"/>
    </w:rPr>
  </w:style>
  <w:style w:type="paragraph" w:customStyle="1" w:styleId="para">
    <w:name w:val="para"/>
    <w:basedOn w:val="a"/>
    <w:link w:val="paraChar"/>
    <w:qFormat/>
    <w:rsid w:val="000204C3"/>
    <w:pPr>
      <w:widowControl/>
      <w:spacing w:line="220" w:lineRule="exact"/>
      <w:ind w:firstLine="170"/>
    </w:pPr>
    <w:rPr>
      <w:rFonts w:ascii="Times New Roman" w:hAnsi="Times New Roman" w:cs="Times New Roman"/>
      <w:kern w:val="0"/>
      <w:sz w:val="16"/>
      <w:szCs w:val="16"/>
      <w:lang w:eastAsia="en-US"/>
    </w:rPr>
  </w:style>
  <w:style w:type="character" w:customStyle="1" w:styleId="paraChar">
    <w:name w:val="para Char"/>
    <w:basedOn w:val="a0"/>
    <w:link w:val="para"/>
    <w:rsid w:val="000204C3"/>
    <w:rPr>
      <w:rFonts w:ascii="Times New Roman" w:hAnsi="Times New Roman" w:cs="Times New Roman"/>
      <w:kern w:val="0"/>
      <w:sz w:val="16"/>
      <w:szCs w:val="16"/>
      <w:lang w:eastAsia="en-US"/>
    </w:rPr>
  </w:style>
  <w:style w:type="paragraph" w:customStyle="1" w:styleId="Received">
    <w:name w:val="Received"/>
    <w:basedOn w:val="Affilation"/>
    <w:rsid w:val="000E4630"/>
    <w:pPr>
      <w:spacing w:before="0" w:after="294"/>
    </w:pPr>
    <w:rPr>
      <w:sz w:val="16"/>
    </w:rPr>
  </w:style>
  <w:style w:type="paragraph" w:styleId="aa">
    <w:name w:val="List Paragraph"/>
    <w:basedOn w:val="a"/>
    <w:uiPriority w:val="34"/>
    <w:qFormat/>
    <w:rsid w:val="00123F40"/>
    <w:pPr>
      <w:ind w:firstLineChars="200" w:firstLine="420"/>
    </w:pPr>
  </w:style>
  <w:style w:type="character" w:styleId="HTML2">
    <w:name w:val="HTML Code"/>
    <w:basedOn w:val="a0"/>
    <w:uiPriority w:val="99"/>
    <w:semiHidden/>
    <w:unhideWhenUsed/>
    <w:rsid w:val="00123F40"/>
    <w:rPr>
      <w:rFonts w:ascii="宋体" w:eastAsia="宋体" w:hAnsi="宋体" w:cs="宋体"/>
      <w:sz w:val="24"/>
      <w:szCs w:val="24"/>
    </w:rPr>
  </w:style>
  <w:style w:type="paragraph" w:customStyle="1" w:styleId="ParaNoInd">
    <w:name w:val="ParaNoInd"/>
    <w:basedOn w:val="para"/>
    <w:link w:val="ParaNoIndChar"/>
    <w:rsid w:val="008E7E11"/>
    <w:pPr>
      <w:ind w:firstLine="0"/>
    </w:pPr>
    <w:rPr>
      <w:sz w:val="18"/>
      <w:szCs w:val="20"/>
    </w:rPr>
  </w:style>
  <w:style w:type="character" w:customStyle="1" w:styleId="ParaNoIndChar">
    <w:name w:val="ParaNoInd Char"/>
    <w:basedOn w:val="paraChar"/>
    <w:link w:val="ParaNoInd"/>
    <w:rsid w:val="008E7E11"/>
    <w:rPr>
      <w:rFonts w:ascii="Times New Roman" w:hAnsi="Times New Roman" w:cs="Times New Roman"/>
      <w:kern w:val="0"/>
      <w:sz w:val="18"/>
      <w:szCs w:val="20"/>
      <w:lang w:eastAsia="en-US"/>
    </w:rPr>
  </w:style>
  <w:style w:type="paragraph" w:customStyle="1" w:styleId="Tablebody">
    <w:name w:val="Table body"/>
    <w:rsid w:val="008E7E11"/>
    <w:pPr>
      <w:spacing w:line="200" w:lineRule="exact"/>
      <w:ind w:left="160" w:hanging="160"/>
    </w:pPr>
    <w:rPr>
      <w:rFonts w:ascii="Times New Roman" w:hAnsi="Times New Roman" w:cs="Times New Roman"/>
      <w:kern w:val="0"/>
      <w:sz w:val="16"/>
      <w:szCs w:val="20"/>
      <w:lang w:eastAsia="en-US"/>
    </w:rPr>
  </w:style>
  <w:style w:type="paragraph" w:customStyle="1" w:styleId="TableColumnhead">
    <w:name w:val="Table Column head"/>
    <w:basedOn w:val="Tablebody"/>
    <w:rsid w:val="008E7E11"/>
    <w:pPr>
      <w:spacing w:before="80" w:after="140"/>
    </w:pPr>
  </w:style>
  <w:style w:type="paragraph" w:customStyle="1" w:styleId="Tablebodyfirst">
    <w:name w:val="Table body first"/>
    <w:basedOn w:val="Tablebody"/>
    <w:rsid w:val="008E7E11"/>
    <w:pPr>
      <w:spacing w:before="90"/>
    </w:pPr>
  </w:style>
  <w:style w:type="paragraph" w:customStyle="1" w:styleId="Tablebodylast">
    <w:name w:val="Table body last"/>
    <w:basedOn w:val="Tablebody"/>
    <w:rsid w:val="008E7E11"/>
    <w:pPr>
      <w:spacing w:after="134"/>
    </w:pPr>
  </w:style>
  <w:style w:type="paragraph" w:customStyle="1" w:styleId="RefHead">
    <w:name w:val="Ref Head"/>
    <w:basedOn w:val="a"/>
    <w:rsid w:val="005D0DCE"/>
    <w:pPr>
      <w:widowControl/>
      <w:spacing w:before="360" w:after="50" w:line="240" w:lineRule="exact"/>
      <w:jc w:val="left"/>
      <w:outlineLvl w:val="0"/>
    </w:pPr>
    <w:rPr>
      <w:rFonts w:ascii="Helvetica" w:hAnsi="Helvetica" w:cs="Times New Roman"/>
      <w:b/>
      <w:kern w:val="0"/>
      <w:sz w:val="20"/>
      <w:szCs w:val="20"/>
      <w:lang w:eastAsia="en-US"/>
    </w:rPr>
  </w:style>
  <w:style w:type="character" w:styleId="ab">
    <w:name w:val="Emphasis"/>
    <w:basedOn w:val="a0"/>
    <w:uiPriority w:val="20"/>
    <w:qFormat/>
    <w:rsid w:val="00F07757"/>
    <w:rPr>
      <w:i/>
      <w:iCs/>
    </w:rPr>
  </w:style>
  <w:style w:type="paragraph" w:customStyle="1" w:styleId="EndNoteBibliographyTitle">
    <w:name w:val="EndNote Bibliography Title"/>
    <w:basedOn w:val="a"/>
    <w:link w:val="EndNoteBibliographyTitle0"/>
    <w:rsid w:val="000F226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HTML1"/>
    <w:link w:val="EndNoteBibliographyTitle"/>
    <w:rsid w:val="000F2260"/>
    <w:rPr>
      <w:rFonts w:ascii="等线" w:eastAsia="等线" w:hAnsi="等线" w:cs="Times New Roman"/>
      <w:noProof/>
      <w:kern w:val="0"/>
      <w:sz w:val="20"/>
      <w:szCs w:val="24"/>
      <w:lang w:val="x-none" w:eastAsia="x-none"/>
    </w:rPr>
  </w:style>
  <w:style w:type="paragraph" w:customStyle="1" w:styleId="EndNoteBibliography">
    <w:name w:val="EndNote Bibliography"/>
    <w:basedOn w:val="a"/>
    <w:link w:val="EndNoteBibliography0"/>
    <w:rsid w:val="000F226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HTML1"/>
    <w:link w:val="EndNoteBibliography"/>
    <w:rsid w:val="000F2260"/>
    <w:rPr>
      <w:rFonts w:ascii="等线" w:eastAsia="等线" w:hAnsi="等线" w:cs="Times New Roman"/>
      <w:noProof/>
      <w:kern w:val="0"/>
      <w:sz w:val="20"/>
      <w:szCs w:val="24"/>
      <w:lang w:val="x-none" w:eastAsia="x-none"/>
    </w:rPr>
  </w:style>
  <w:style w:type="paragraph" w:customStyle="1" w:styleId="Tablecaption">
    <w:name w:val="Table caption"/>
    <w:rsid w:val="0059042D"/>
    <w:pPr>
      <w:spacing w:before="240" w:after="260" w:line="200" w:lineRule="exact"/>
    </w:pPr>
    <w:rPr>
      <w:rFonts w:ascii="Times New Roman" w:hAnsi="Times New Roman" w:cs="Times New Roman"/>
      <w:kern w:val="0"/>
      <w:sz w:val="16"/>
      <w:szCs w:val="20"/>
      <w:lang w:eastAsia="en-US"/>
    </w:rPr>
  </w:style>
  <w:style w:type="paragraph" w:styleId="TOC">
    <w:name w:val="TOC Heading"/>
    <w:basedOn w:val="1"/>
    <w:next w:val="a"/>
    <w:uiPriority w:val="39"/>
    <w:unhideWhenUsed/>
    <w:qFormat/>
    <w:rsid w:val="009B6272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11">
    <w:name w:val="toc 1"/>
    <w:basedOn w:val="a"/>
    <w:next w:val="a"/>
    <w:autoRedefine/>
    <w:uiPriority w:val="39"/>
    <w:unhideWhenUsed/>
    <w:rsid w:val="009B6272"/>
  </w:style>
  <w:style w:type="paragraph" w:styleId="21">
    <w:name w:val="toc 2"/>
    <w:basedOn w:val="a"/>
    <w:next w:val="a"/>
    <w:autoRedefine/>
    <w:uiPriority w:val="39"/>
    <w:unhideWhenUsed/>
    <w:rsid w:val="009B6272"/>
    <w:pPr>
      <w:ind w:leftChars="200" w:left="420"/>
    </w:pPr>
  </w:style>
  <w:style w:type="character" w:styleId="ac">
    <w:name w:val="Hyperlink"/>
    <w:basedOn w:val="a0"/>
    <w:uiPriority w:val="99"/>
    <w:unhideWhenUsed/>
    <w:rsid w:val="009B6272"/>
    <w:rPr>
      <w:color w:val="0563C1" w:themeColor="hyperlink"/>
      <w:u w:val="single"/>
    </w:rPr>
  </w:style>
  <w:style w:type="table" w:styleId="ad">
    <w:name w:val="Table Grid"/>
    <w:basedOn w:val="a1"/>
    <w:uiPriority w:val="39"/>
    <w:rsid w:val="00EF43A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5-4">
    <w:name w:val="Grid Table 5 Dark Accent 4"/>
    <w:basedOn w:val="a1"/>
    <w:uiPriority w:val="50"/>
    <w:rsid w:val="00F85B83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FF2CC" w:themeFill="accent4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FFC000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FFC000" w:themeFill="accent4"/>
      </w:tcPr>
    </w:tblStylePr>
    <w:tblStylePr w:type="band1Vert">
      <w:tblPr/>
      <w:tcPr>
        <w:shd w:val="clear" w:color="auto" w:fill="FFE599" w:themeFill="accent4" w:themeFillTint="66"/>
      </w:tcPr>
    </w:tblStylePr>
    <w:tblStylePr w:type="band1Horz">
      <w:tblPr/>
      <w:tcPr>
        <w:shd w:val="clear" w:color="auto" w:fill="FFE599" w:themeFill="accent4" w:themeFillTint="66"/>
      </w:tcPr>
    </w:tblStylePr>
  </w:style>
  <w:style w:type="table" w:styleId="4-6">
    <w:name w:val="Grid Table 4 Accent 6"/>
    <w:basedOn w:val="a1"/>
    <w:uiPriority w:val="49"/>
    <w:rsid w:val="00F85B83"/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  <w:insideH w:val="nil"/>
          <w:insideV w:val="nil"/>
        </w:tcBorders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27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54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0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7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40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7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77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3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2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30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7485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612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10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161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53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539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31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87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874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06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22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18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52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10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998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760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45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81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131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968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23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569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162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052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99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96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8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897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211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069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61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365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23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83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87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478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023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22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40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05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567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2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445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3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790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410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54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90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88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64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0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790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408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87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057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30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92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455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64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563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359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850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79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26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517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14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9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519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56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114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870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10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685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hewm2008@gmail.com" TargetMode="External"/><Relationship Id="rId13" Type="http://schemas.openxmlformats.org/officeDocument/2006/relationships/hyperlink" Target="https://www.broadinstitute.org/haploview/haploview" TargetMode="External"/><Relationship Id="rId18" Type="http://schemas.openxmlformats.org/officeDocument/2006/relationships/image" Target="media/image4.png"/><Relationship Id="rId3" Type="http://schemas.openxmlformats.org/officeDocument/2006/relationships/styles" Target="styles.xml"/><Relationship Id="rId21" Type="http://schemas.openxmlformats.org/officeDocument/2006/relationships/image" Target="media/image6.jpeg"/><Relationship Id="rId7" Type="http://schemas.openxmlformats.org/officeDocument/2006/relationships/endnotes" Target="endnotes.xml"/><Relationship Id="rId12" Type="http://schemas.openxmlformats.org/officeDocument/2006/relationships/hyperlink" Target="https://www.broadinstitute.org/haploview/haploview" TargetMode="External"/><Relationship Id="rId17" Type="http://schemas.openxmlformats.org/officeDocument/2006/relationships/image" Target="media/image3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20" Type="http://schemas.openxmlformats.org/officeDocument/2006/relationships/image" Target="media/image5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1.png"/><Relationship Id="rId23" Type="http://schemas.openxmlformats.org/officeDocument/2006/relationships/footer" Target="footer4.xml"/><Relationship Id="rId10" Type="http://schemas.openxmlformats.org/officeDocument/2006/relationships/footer" Target="footer1.xml"/><Relationship Id="rId19" Type="http://schemas.openxmlformats.org/officeDocument/2006/relationships/hyperlink" Target="https://www.broadinstitute.org/haploview/haploview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hewm2008@qq.com" TargetMode="External"/><Relationship Id="rId14" Type="http://schemas.openxmlformats.org/officeDocument/2006/relationships/hyperlink" Target="https://www.broadinstitute.org/haploview/haploview" TargetMode="External"/><Relationship Id="rId22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EE7A3C6-0FA0-4F04-AC96-03377EEFC4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44</TotalTime>
  <Pages>11</Pages>
  <Words>1188</Words>
  <Characters>6772</Characters>
  <Application>Microsoft Office Word</Application>
  <DocSecurity>0</DocSecurity>
  <Lines>56</Lines>
  <Paragraphs>15</Paragraphs>
  <ScaleCrop>false</ScaleCrop>
  <Company/>
  <LinksUpToDate>false</LinksUpToDate>
  <CharactersWithSpaces>79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何伟明(Weiming He)</cp:lastModifiedBy>
  <cp:revision>515</cp:revision>
  <cp:lastPrinted>2020-03-03T04:45:00Z</cp:lastPrinted>
  <dcterms:created xsi:type="dcterms:W3CDTF">2018-06-28T08:03:00Z</dcterms:created>
  <dcterms:modified xsi:type="dcterms:W3CDTF">2020-03-03T04:47:00Z</dcterms:modified>
</cp:coreProperties>
</file>